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5F2EC6" w14:textId="77777777" w:rsidR="00AC615B" w:rsidRDefault="00AC615B" w:rsidP="00AC615B">
      <w:pPr>
        <w:jc w:val="center"/>
        <w:rPr>
          <w:rFonts w:cs="Times New Roman"/>
          <w:b/>
          <w:bCs/>
          <w:sz w:val="36"/>
          <w:szCs w:val="36"/>
        </w:rPr>
      </w:pPr>
    </w:p>
    <w:p w14:paraId="6B410B80" w14:textId="77777777" w:rsidR="00AC615B" w:rsidRDefault="00AC615B" w:rsidP="00AC615B">
      <w:pPr>
        <w:jc w:val="center"/>
        <w:rPr>
          <w:rFonts w:cs="Times New Roman"/>
          <w:b/>
          <w:bCs/>
          <w:sz w:val="36"/>
          <w:szCs w:val="36"/>
        </w:rPr>
      </w:pPr>
    </w:p>
    <w:p w14:paraId="2967CBF9" w14:textId="77777777" w:rsidR="00AC615B" w:rsidRDefault="00AC615B" w:rsidP="00AC615B">
      <w:pPr>
        <w:jc w:val="center"/>
        <w:rPr>
          <w:rFonts w:cs="Times New Roman"/>
          <w:b/>
          <w:bCs/>
          <w:sz w:val="36"/>
          <w:szCs w:val="36"/>
        </w:rPr>
      </w:pPr>
    </w:p>
    <w:p w14:paraId="02A3AB8F" w14:textId="77777777" w:rsidR="00AC615B" w:rsidRDefault="00AC615B" w:rsidP="00AC615B">
      <w:pPr>
        <w:jc w:val="center"/>
        <w:rPr>
          <w:rFonts w:cs="Times New Roman"/>
          <w:b/>
          <w:bCs/>
          <w:sz w:val="36"/>
          <w:szCs w:val="36"/>
        </w:rPr>
      </w:pPr>
    </w:p>
    <w:p w14:paraId="03ADCCD6" w14:textId="77777777" w:rsidR="00AC615B" w:rsidRDefault="00AC615B" w:rsidP="00AC615B">
      <w:pPr>
        <w:jc w:val="center"/>
        <w:rPr>
          <w:rFonts w:cs="Times New Roman"/>
          <w:b/>
          <w:bCs/>
          <w:sz w:val="36"/>
          <w:szCs w:val="36"/>
        </w:rPr>
      </w:pPr>
    </w:p>
    <w:p w14:paraId="07D8A550" w14:textId="77777777" w:rsidR="00AC615B" w:rsidRDefault="00AC615B" w:rsidP="00AC615B">
      <w:pPr>
        <w:jc w:val="center"/>
        <w:rPr>
          <w:rFonts w:cs="Times New Roman"/>
          <w:b/>
          <w:bCs/>
          <w:sz w:val="36"/>
          <w:szCs w:val="36"/>
        </w:rPr>
      </w:pPr>
    </w:p>
    <w:p w14:paraId="50D99730" w14:textId="77777777" w:rsidR="00AC615B" w:rsidRDefault="00AC615B" w:rsidP="00AC615B">
      <w:pPr>
        <w:jc w:val="center"/>
        <w:rPr>
          <w:rFonts w:cs="Times New Roman"/>
          <w:b/>
          <w:bCs/>
          <w:sz w:val="36"/>
          <w:szCs w:val="36"/>
        </w:rPr>
      </w:pPr>
    </w:p>
    <w:p w14:paraId="2EA9A5B6" w14:textId="73E5D1E2" w:rsidR="00FC7BDD" w:rsidRDefault="00373407" w:rsidP="00AC615B">
      <w:pPr>
        <w:jc w:val="center"/>
        <w:rPr>
          <w:rFonts w:cs="Times New Roman"/>
          <w:b/>
          <w:bCs/>
          <w:sz w:val="36"/>
          <w:szCs w:val="36"/>
        </w:rPr>
      </w:pPr>
      <w:r w:rsidRPr="00373407">
        <w:rPr>
          <w:rFonts w:cs="Times New Roman"/>
          <w:b/>
          <w:bCs/>
          <w:sz w:val="36"/>
          <w:szCs w:val="36"/>
        </w:rPr>
        <w:t>Fe-OM associations may act as a mechanism for DOC mobilization in coastal upland forest</w:t>
      </w:r>
    </w:p>
    <w:p w14:paraId="266E871A" w14:textId="77777777" w:rsidR="00FC7BDD" w:rsidRDefault="00FC7BDD" w:rsidP="00AC615B">
      <w:pPr>
        <w:jc w:val="center"/>
        <w:rPr>
          <w:rFonts w:cs="Times New Roman"/>
          <w:szCs w:val="24"/>
        </w:rPr>
      </w:pPr>
      <w:r>
        <w:rPr>
          <w:rFonts w:cs="Times New Roman"/>
          <w:szCs w:val="24"/>
        </w:rPr>
        <w:t>Connor O’Loughlin</w:t>
      </w:r>
    </w:p>
    <w:p w14:paraId="2531496F" w14:textId="77777777" w:rsidR="00660B74" w:rsidRDefault="00660B74" w:rsidP="00660B74">
      <w:pPr>
        <w:rPr>
          <w:rFonts w:cs="Times New Roman"/>
          <w:szCs w:val="24"/>
        </w:rPr>
      </w:pPr>
    </w:p>
    <w:p w14:paraId="43C334B9" w14:textId="680EE862" w:rsidR="00660B74" w:rsidRPr="00FC7BDD" w:rsidRDefault="00660B74" w:rsidP="00660B74">
      <w:pPr>
        <w:jc w:val="center"/>
        <w:rPr>
          <w:rFonts w:cs="Times New Roman"/>
          <w:szCs w:val="24"/>
        </w:rPr>
        <w:sectPr w:rsidR="00660B74" w:rsidRPr="00FC7BDD">
          <w:footerReference w:type="default" r:id="rId7"/>
          <w:pgSz w:w="12240" w:h="15840"/>
          <w:pgMar w:top="1440" w:right="1440" w:bottom="1440" w:left="1440" w:header="720" w:footer="720" w:gutter="0"/>
          <w:cols w:space="720"/>
          <w:docGrid w:linePitch="360"/>
        </w:sectPr>
      </w:pPr>
      <w:r>
        <w:rPr>
          <w:rFonts w:cs="Times New Roman"/>
          <w:szCs w:val="24"/>
        </w:rPr>
        <w:t>Mentor: Allison Myers-Pigg</w:t>
      </w:r>
    </w:p>
    <w:p w14:paraId="48EB87A9" w14:textId="1DE03E71" w:rsidR="00AC615B" w:rsidRPr="00AC615B" w:rsidRDefault="00AC615B" w:rsidP="00AC615B">
      <w:pPr>
        <w:pStyle w:val="Heading1"/>
        <w:jc w:val="center"/>
      </w:pPr>
      <w:r>
        <w:lastRenderedPageBreak/>
        <w:t>Abstract</w:t>
      </w:r>
    </w:p>
    <w:p w14:paraId="61C00081" w14:textId="77777777" w:rsidR="00AC615B" w:rsidRDefault="00AC615B" w:rsidP="00AC615B">
      <w:pPr>
        <w:spacing w:line="480" w:lineRule="auto"/>
        <w:ind w:firstLine="720"/>
        <w:rPr>
          <w:rFonts w:cs="Times New Roman"/>
          <w:szCs w:val="24"/>
        </w:rPr>
      </w:pPr>
    </w:p>
    <w:p w14:paraId="496731B1" w14:textId="15186C71" w:rsidR="008E1934" w:rsidRPr="00654EC9" w:rsidRDefault="008E1934" w:rsidP="3C850798">
      <w:pPr>
        <w:spacing w:line="480" w:lineRule="auto"/>
        <w:ind w:firstLine="720"/>
        <w:rPr>
          <w:rFonts w:cs="Times New Roman"/>
        </w:rPr>
      </w:pPr>
      <w:r w:rsidRPr="3C850798">
        <w:rPr>
          <w:rFonts w:eastAsia="Times New Roman" w:cs="Times New Roman"/>
          <w:color w:val="333333"/>
        </w:rPr>
        <w:t>Coastal environments are experiencing increased storm surge and saltwater flooding due to climate change</w:t>
      </w:r>
      <w:r w:rsidR="00DC1AB7">
        <w:rPr>
          <w:rFonts w:eastAsia="Times New Roman" w:cs="Times New Roman"/>
          <w:color w:val="333333"/>
        </w:rPr>
        <w:t>, which may</w:t>
      </w:r>
      <w:r w:rsidRPr="3C850798">
        <w:rPr>
          <w:rFonts w:eastAsia="Times New Roman" w:cs="Times New Roman"/>
          <w:color w:val="333333"/>
        </w:rPr>
        <w:t xml:space="preserve"> influence soil carbon stability and turnover mechanisms</w:t>
      </w:r>
      <w:r w:rsidR="00CA32D4">
        <w:rPr>
          <w:rFonts w:eastAsia="Times New Roman" w:cs="Times New Roman"/>
          <w:color w:val="333333"/>
        </w:rPr>
        <w:t>. These mechanisms</w:t>
      </w:r>
      <w:r w:rsidRPr="3C850798">
        <w:rPr>
          <w:rFonts w:eastAsia="Times New Roman" w:cs="Times New Roman"/>
          <w:color w:val="333333"/>
        </w:rPr>
        <w:t xml:space="preserve"> includ</w:t>
      </w:r>
      <w:r w:rsidR="00CA32D4">
        <w:rPr>
          <w:rFonts w:eastAsia="Times New Roman" w:cs="Times New Roman"/>
          <w:color w:val="333333"/>
        </w:rPr>
        <w:t>e</w:t>
      </w:r>
      <w:r w:rsidRPr="3C850798">
        <w:rPr>
          <w:rFonts w:eastAsia="Times New Roman" w:cs="Times New Roman"/>
          <w:color w:val="333333"/>
        </w:rPr>
        <w:t xml:space="preserve"> changes in ionic strength and </w:t>
      </w:r>
      <w:r w:rsidR="00CA32D4">
        <w:rPr>
          <w:rFonts w:eastAsia="Times New Roman" w:cs="Times New Roman"/>
          <w:color w:val="333333"/>
        </w:rPr>
        <w:t>soil organo-mineral complexes</w:t>
      </w:r>
      <w:r w:rsidRPr="3C850798">
        <w:rPr>
          <w:rFonts w:eastAsia="Times New Roman" w:cs="Times New Roman"/>
          <w:color w:val="333333"/>
        </w:rPr>
        <w:t xml:space="preserve"> which may release </w:t>
      </w:r>
      <w:r w:rsidR="4BF17C4B" w:rsidRPr="3C850798">
        <w:rPr>
          <w:rFonts w:eastAsia="Times New Roman" w:cs="Times New Roman"/>
          <w:color w:val="333333"/>
        </w:rPr>
        <w:t>organic matter (</w:t>
      </w:r>
      <w:r w:rsidRPr="3C850798">
        <w:rPr>
          <w:rFonts w:eastAsia="Times New Roman" w:cs="Times New Roman"/>
          <w:color w:val="333333"/>
        </w:rPr>
        <w:t>OM</w:t>
      </w:r>
      <w:r w:rsidR="32DF0746" w:rsidRPr="3C850798">
        <w:rPr>
          <w:rFonts w:eastAsia="Times New Roman" w:cs="Times New Roman"/>
          <w:color w:val="333333"/>
        </w:rPr>
        <w:t xml:space="preserve">) </w:t>
      </w:r>
      <w:r w:rsidRPr="3C850798">
        <w:rPr>
          <w:rFonts w:eastAsia="Times New Roman" w:cs="Times New Roman"/>
          <w:color w:val="333333"/>
        </w:rPr>
        <w:t xml:space="preserve">associated with </w:t>
      </w:r>
      <w:r w:rsidR="00153F81">
        <w:rPr>
          <w:rFonts w:eastAsia="Times New Roman" w:cs="Times New Roman"/>
          <w:color w:val="333333"/>
        </w:rPr>
        <w:t xml:space="preserve">soil </w:t>
      </w:r>
      <w:r w:rsidRPr="3C850798">
        <w:rPr>
          <w:rFonts w:eastAsia="Times New Roman" w:cs="Times New Roman"/>
          <w:color w:val="333333"/>
        </w:rPr>
        <w:t xml:space="preserve">minerals </w:t>
      </w:r>
      <w:r w:rsidR="00153F81">
        <w:rPr>
          <w:rFonts w:eastAsia="Times New Roman" w:cs="Times New Roman"/>
          <w:color w:val="333333"/>
        </w:rPr>
        <w:t>into</w:t>
      </w:r>
      <w:r w:rsidR="00782DBE">
        <w:rPr>
          <w:rFonts w:eastAsia="Times New Roman" w:cs="Times New Roman"/>
          <w:color w:val="333333"/>
        </w:rPr>
        <w:t xml:space="preserve"> solution</w:t>
      </w:r>
      <w:r w:rsidRPr="3C850798">
        <w:rPr>
          <w:rFonts w:eastAsia="Times New Roman" w:cs="Times New Roman"/>
          <w:color w:val="333333"/>
        </w:rPr>
        <w:t>.</w:t>
      </w:r>
      <w:r w:rsidR="007F5656">
        <w:rPr>
          <w:rFonts w:eastAsia="Times New Roman" w:cs="Times New Roman"/>
          <w:color w:val="333333"/>
        </w:rPr>
        <w:t xml:space="preserve"> Terrestrial </w:t>
      </w:r>
      <w:r w:rsidR="00C90CE2">
        <w:rPr>
          <w:rFonts w:eastAsia="Times New Roman" w:cs="Times New Roman"/>
          <w:color w:val="333333"/>
        </w:rPr>
        <w:t>Ecosystem Manipulation to Probe the Effects of Storm Treatments</w:t>
      </w:r>
      <w:r w:rsidRPr="3C850798">
        <w:rPr>
          <w:rFonts w:eastAsia="Times New Roman" w:cs="Times New Roman"/>
          <w:color w:val="333333"/>
        </w:rPr>
        <w:t xml:space="preserve"> </w:t>
      </w:r>
      <w:r w:rsidR="002971FC">
        <w:rPr>
          <w:rFonts w:eastAsia="Times New Roman" w:cs="Times New Roman"/>
          <w:color w:val="333333"/>
        </w:rPr>
        <w:t>(</w:t>
      </w:r>
      <w:r w:rsidRPr="3C850798">
        <w:rPr>
          <w:rFonts w:eastAsia="Times New Roman" w:cs="Times New Roman"/>
          <w:color w:val="333333"/>
        </w:rPr>
        <w:t>TEMPEST</w:t>
      </w:r>
      <w:r w:rsidR="002971FC">
        <w:rPr>
          <w:rFonts w:eastAsia="Times New Roman" w:cs="Times New Roman"/>
          <w:color w:val="333333"/>
        </w:rPr>
        <w:t>)</w:t>
      </w:r>
      <w:r w:rsidRPr="3C850798">
        <w:rPr>
          <w:rFonts w:eastAsia="Times New Roman" w:cs="Times New Roman"/>
          <w:color w:val="333333"/>
        </w:rPr>
        <w:t xml:space="preserve"> is a large ecosystem scale experiment located in Chesapeake Bay</w:t>
      </w:r>
      <w:r w:rsidR="008A0007">
        <w:rPr>
          <w:rFonts w:eastAsia="Times New Roman" w:cs="Times New Roman"/>
          <w:color w:val="333333"/>
        </w:rPr>
        <w:t xml:space="preserve"> that</w:t>
      </w:r>
      <w:r w:rsidRPr="3C850798">
        <w:rPr>
          <w:rFonts w:eastAsia="Times New Roman" w:cs="Times New Roman"/>
          <w:color w:val="333333"/>
        </w:rPr>
        <w:t xml:space="preserve"> is designed to mimic the impact that potential flooding disturbances</w:t>
      </w:r>
      <w:r w:rsidR="008A0007">
        <w:rPr>
          <w:rFonts w:eastAsia="Times New Roman" w:cs="Times New Roman"/>
          <w:color w:val="333333"/>
        </w:rPr>
        <w:t xml:space="preserve"> (storm surges)</w:t>
      </w:r>
      <w:r w:rsidRPr="3C850798">
        <w:rPr>
          <w:rFonts w:eastAsia="Times New Roman" w:cs="Times New Roman"/>
          <w:color w:val="333333"/>
        </w:rPr>
        <w:t xml:space="preserve"> would have on upland coastal forest. </w:t>
      </w:r>
      <w:r w:rsidR="2817C03F" w:rsidRPr="3C850798">
        <w:rPr>
          <w:rFonts w:eastAsia="Times New Roman" w:cs="Times New Roman"/>
          <w:color w:val="333333"/>
        </w:rPr>
        <w:t xml:space="preserve"> Field observations</w:t>
      </w:r>
      <w:r w:rsidRPr="3C850798">
        <w:rPr>
          <w:rFonts w:eastAsia="Times New Roman" w:cs="Times New Roman"/>
          <w:color w:val="333333"/>
        </w:rPr>
        <w:t xml:space="preserve"> </w:t>
      </w:r>
      <w:r w:rsidR="40BCA9A5" w:rsidRPr="3C850798">
        <w:rPr>
          <w:rFonts w:eastAsia="Times New Roman" w:cs="Times New Roman"/>
          <w:color w:val="333333"/>
        </w:rPr>
        <w:t>indicated that there was a</w:t>
      </w:r>
      <w:r w:rsidRPr="3C850798">
        <w:rPr>
          <w:rFonts w:eastAsia="Times New Roman" w:cs="Times New Roman"/>
          <w:color w:val="333333"/>
        </w:rPr>
        <w:t xml:space="preserve"> change in </w:t>
      </w:r>
      <w:r w:rsidR="33CE4FA9" w:rsidRPr="3C850798">
        <w:rPr>
          <w:rFonts w:eastAsia="Times New Roman" w:cs="Times New Roman"/>
          <w:color w:val="333333"/>
        </w:rPr>
        <w:t>dissolved organic carbon (</w:t>
      </w:r>
      <w:r w:rsidR="4D027059" w:rsidRPr="3C850798">
        <w:rPr>
          <w:rFonts w:eastAsia="Times New Roman" w:cs="Times New Roman"/>
          <w:color w:val="333333"/>
        </w:rPr>
        <w:t>DOC</w:t>
      </w:r>
      <w:r w:rsidR="543EBF4E" w:rsidRPr="3C850798">
        <w:rPr>
          <w:rFonts w:eastAsia="Times New Roman" w:cs="Times New Roman"/>
          <w:color w:val="333333"/>
        </w:rPr>
        <w:t>)</w:t>
      </w:r>
      <w:r w:rsidR="4D027059" w:rsidRPr="3C850798">
        <w:rPr>
          <w:rFonts w:eastAsia="Times New Roman" w:cs="Times New Roman"/>
          <w:color w:val="333333"/>
        </w:rPr>
        <w:t xml:space="preserve"> released </w:t>
      </w:r>
      <w:r w:rsidRPr="3C850798">
        <w:rPr>
          <w:rFonts w:eastAsia="Times New Roman" w:cs="Times New Roman"/>
          <w:color w:val="333333"/>
        </w:rPr>
        <w:t>after flooding the TEMPEST experimental forest with saltwater</w:t>
      </w:r>
      <w:r w:rsidR="7AC2280C" w:rsidRPr="3C850798">
        <w:rPr>
          <w:rFonts w:eastAsia="Times New Roman" w:cs="Times New Roman"/>
          <w:color w:val="333333"/>
        </w:rPr>
        <w:t xml:space="preserve"> for a year following experimental inundation</w:t>
      </w:r>
      <w:r w:rsidRPr="3C850798">
        <w:rPr>
          <w:rFonts w:eastAsia="Times New Roman" w:cs="Times New Roman"/>
          <w:color w:val="333333"/>
        </w:rPr>
        <w:t xml:space="preserve">. To </w:t>
      </w:r>
      <w:r w:rsidR="3941EB41" w:rsidRPr="3C850798">
        <w:rPr>
          <w:rFonts w:eastAsia="Times New Roman" w:cs="Times New Roman"/>
          <w:color w:val="333333"/>
        </w:rPr>
        <w:t>explore potential mechanisms behind these observations</w:t>
      </w:r>
      <w:r w:rsidRPr="3C850798">
        <w:rPr>
          <w:rFonts w:eastAsia="Times New Roman" w:cs="Times New Roman"/>
          <w:color w:val="333333"/>
        </w:rPr>
        <w:t xml:space="preserve">, </w:t>
      </w:r>
      <w:r w:rsidR="7C081D98" w:rsidRPr="31DFC75D">
        <w:rPr>
          <w:rFonts w:eastAsia="Times New Roman" w:cs="Times New Roman"/>
          <w:color w:val="333333"/>
        </w:rPr>
        <w:t xml:space="preserve">upland </w:t>
      </w:r>
      <w:r w:rsidRPr="3C850798">
        <w:rPr>
          <w:rFonts w:eastAsia="Times New Roman" w:cs="Times New Roman"/>
          <w:color w:val="333333"/>
        </w:rPr>
        <w:t>s</w:t>
      </w:r>
      <w:r w:rsidRPr="3C850798">
        <w:rPr>
          <w:rFonts w:cs="Times New Roman"/>
        </w:rPr>
        <w:t xml:space="preserve">oil collected from </w:t>
      </w:r>
      <w:r w:rsidR="37E57135" w:rsidRPr="31DFC75D">
        <w:rPr>
          <w:rFonts w:cs="Times New Roman"/>
        </w:rPr>
        <w:t>the control</w:t>
      </w:r>
      <w:r w:rsidRPr="3C850798">
        <w:rPr>
          <w:rFonts w:cs="Times New Roman"/>
        </w:rPr>
        <w:t xml:space="preserve"> </w:t>
      </w:r>
      <w:r w:rsidR="7C2F599E" w:rsidRPr="31DFC75D">
        <w:rPr>
          <w:rFonts w:eastAsia="Times New Roman" w:cs="Times New Roman"/>
          <w:color w:val="333333"/>
        </w:rPr>
        <w:t>plot of TEMPEST</w:t>
      </w:r>
      <w:r w:rsidRPr="3C850798">
        <w:rPr>
          <w:rFonts w:cs="Times New Roman"/>
        </w:rPr>
        <w:t xml:space="preserve"> was washed with saltwater, while oxygen exposure was altered to mimic shifts in oxygen availability </w:t>
      </w:r>
      <w:r w:rsidR="00AE0F33" w:rsidRPr="3C850798">
        <w:rPr>
          <w:rFonts w:cs="Times New Roman"/>
        </w:rPr>
        <w:t>that occur</w:t>
      </w:r>
      <w:r w:rsidRPr="3C850798">
        <w:rPr>
          <w:rFonts w:cs="Times New Roman"/>
        </w:rPr>
        <w:t xml:space="preserve"> during flooding. Subsequent washes with DI water were performed to simulate </w:t>
      </w:r>
      <w:r w:rsidR="0C1DDCBC" w:rsidRPr="31DFC75D">
        <w:rPr>
          <w:rFonts w:cs="Times New Roman"/>
        </w:rPr>
        <w:t>subsequent</w:t>
      </w:r>
      <w:r w:rsidRPr="31DFC75D">
        <w:rPr>
          <w:rFonts w:cs="Times New Roman"/>
        </w:rPr>
        <w:t xml:space="preserve"> </w:t>
      </w:r>
      <w:r w:rsidRPr="3C850798">
        <w:rPr>
          <w:rFonts w:cs="Times New Roman"/>
        </w:rPr>
        <w:t>precipitation</w:t>
      </w:r>
      <w:r w:rsidR="324D9293" w:rsidRPr="3C850798">
        <w:rPr>
          <w:rFonts w:cs="Times New Roman"/>
        </w:rPr>
        <w:t xml:space="preserve"> events</w:t>
      </w:r>
      <w:r w:rsidRPr="3C850798">
        <w:rPr>
          <w:rFonts w:cs="Times New Roman"/>
        </w:rPr>
        <w:t>, and each wash was centrifuged to examine</w:t>
      </w:r>
      <w:r w:rsidR="08B0FF14" w:rsidRPr="3C850798">
        <w:rPr>
          <w:rFonts w:cs="Times New Roman"/>
        </w:rPr>
        <w:t xml:space="preserve"> </w:t>
      </w:r>
      <w:r w:rsidRPr="3C850798">
        <w:rPr>
          <w:rFonts w:cs="Times New Roman"/>
        </w:rPr>
        <w:t xml:space="preserve">DOC present in colloidal fractions (0.45-1.0 </w:t>
      </w:r>
      <w:r w:rsidRPr="3C850798">
        <w:rPr>
          <w:rFonts w:ascii="Symbol" w:hAnsi="Symbol" w:cs="Times New Roman"/>
        </w:rPr>
        <w:t>m</w:t>
      </w:r>
      <w:r w:rsidRPr="3C850798">
        <w:rPr>
          <w:rFonts w:cs="Times New Roman"/>
        </w:rPr>
        <w:t xml:space="preserve">m, 0.1-0.45 </w:t>
      </w:r>
      <w:r w:rsidRPr="3C850798">
        <w:rPr>
          <w:rFonts w:ascii="Symbol" w:hAnsi="Symbol" w:cs="Times New Roman"/>
        </w:rPr>
        <w:t>m</w:t>
      </w:r>
      <w:r w:rsidRPr="3C850798">
        <w:rPr>
          <w:rFonts w:cs="Times New Roman"/>
        </w:rPr>
        <w:t xml:space="preserve">m, and &lt;0.1 </w:t>
      </w:r>
      <w:r w:rsidRPr="3C850798">
        <w:rPr>
          <w:rFonts w:ascii="Symbol" w:hAnsi="Symbol" w:cs="Times New Roman"/>
        </w:rPr>
        <w:t>m</w:t>
      </w:r>
      <w:r w:rsidRPr="3C850798">
        <w:rPr>
          <w:rFonts w:cs="Times New Roman"/>
        </w:rPr>
        <w:t xml:space="preserve">m) to understand which size fractions the bulk of DOC is mobilized in. Carbon was quantified and characterized using </w:t>
      </w:r>
      <w:r w:rsidR="00157D21">
        <w:rPr>
          <w:rFonts w:cs="Times New Roman"/>
        </w:rPr>
        <w:t>total organic carbon (</w:t>
      </w:r>
      <w:r w:rsidRPr="3C850798">
        <w:rPr>
          <w:rFonts w:cs="Times New Roman"/>
        </w:rPr>
        <w:t>TOC</w:t>
      </w:r>
      <w:r w:rsidR="00157D21">
        <w:rPr>
          <w:rFonts w:cs="Times New Roman"/>
        </w:rPr>
        <w:t>)</w:t>
      </w:r>
      <w:r w:rsidRPr="3C850798">
        <w:rPr>
          <w:rFonts w:cs="Times New Roman"/>
        </w:rPr>
        <w:t xml:space="preserve"> and </w:t>
      </w:r>
      <w:r w:rsidR="003015C2">
        <w:rPr>
          <w:rFonts w:cs="Times New Roman"/>
        </w:rPr>
        <w:t>colored dissolved organic matter (</w:t>
      </w:r>
      <w:r w:rsidRPr="3C850798">
        <w:rPr>
          <w:rFonts w:cs="Times New Roman"/>
        </w:rPr>
        <w:t>CDOM</w:t>
      </w:r>
      <w:r w:rsidR="003015C2">
        <w:rPr>
          <w:rFonts w:cs="Times New Roman"/>
        </w:rPr>
        <w:t>)</w:t>
      </w:r>
      <w:r w:rsidRPr="3C850798">
        <w:rPr>
          <w:rFonts w:cs="Times New Roman"/>
        </w:rPr>
        <w:t xml:space="preserve"> and the mineral components were analyzed using the ferrozine assay and</w:t>
      </w:r>
      <w:r w:rsidR="00157D21">
        <w:rPr>
          <w:rFonts w:cs="Times New Roman"/>
        </w:rPr>
        <w:t xml:space="preserve"> inductively coupled plasma mass spectrometry</w:t>
      </w:r>
      <w:r w:rsidRPr="3C850798">
        <w:rPr>
          <w:rFonts w:cs="Times New Roman"/>
        </w:rPr>
        <w:t xml:space="preserve"> </w:t>
      </w:r>
      <w:r w:rsidR="00157D21">
        <w:rPr>
          <w:rFonts w:cs="Times New Roman"/>
        </w:rPr>
        <w:t>(</w:t>
      </w:r>
      <w:r w:rsidRPr="3C850798">
        <w:rPr>
          <w:rFonts w:cs="Times New Roman"/>
        </w:rPr>
        <w:t>ICP-MS</w:t>
      </w:r>
      <w:r w:rsidR="00157D21">
        <w:rPr>
          <w:rFonts w:cs="Times New Roman"/>
        </w:rPr>
        <w:t>)</w:t>
      </w:r>
      <w:r w:rsidRPr="3C850798">
        <w:rPr>
          <w:rFonts w:cs="Times New Roman"/>
        </w:rPr>
        <w:t xml:space="preserve">. We found that DOC </w:t>
      </w:r>
      <w:r w:rsidR="0629DDF5" w:rsidRPr="31DFC75D">
        <w:rPr>
          <w:rFonts w:eastAsia="Times New Roman" w:cs="Times New Roman"/>
          <w:color w:val="333333"/>
        </w:rPr>
        <w:t>concentrations</w:t>
      </w:r>
      <w:r w:rsidRPr="31DFC75D">
        <w:rPr>
          <w:rFonts w:cs="Times New Roman"/>
        </w:rPr>
        <w:t xml:space="preserve"> </w:t>
      </w:r>
      <w:r w:rsidRPr="3C850798">
        <w:rPr>
          <w:rFonts w:cs="Times New Roman"/>
        </w:rPr>
        <w:t>peaked several washes after the initial saltwater wash, and that the 0.1-0.45 </w:t>
      </w:r>
      <w:r w:rsidRPr="3C850798">
        <w:rPr>
          <w:rFonts w:ascii="Symbol" w:hAnsi="Symbol" w:cs="Times New Roman"/>
        </w:rPr>
        <w:t>m</w:t>
      </w:r>
      <w:r w:rsidRPr="3C850798">
        <w:rPr>
          <w:rFonts w:cs="Times New Roman"/>
        </w:rPr>
        <w:t>m fraction contained the bulk of the mobilized DOC</w:t>
      </w:r>
      <w:r w:rsidR="1EA54179" w:rsidRPr="31DFC75D">
        <w:rPr>
          <w:rFonts w:cs="Times New Roman"/>
        </w:rPr>
        <w:t xml:space="preserve"> across the different fractions</w:t>
      </w:r>
      <w:r w:rsidRPr="31DFC75D">
        <w:rPr>
          <w:rFonts w:cs="Times New Roman"/>
        </w:rPr>
        <w:t>.</w:t>
      </w:r>
      <w:r w:rsidRPr="3C850798">
        <w:rPr>
          <w:rFonts w:cs="Times New Roman"/>
        </w:rPr>
        <w:t xml:space="preserve"> The observed correlation between Fe(III) and DOC, specifically aromatic DOM, suggests that there may be disassociation of aromatic ligands following transformation of Fe(II) to Fe(III) that may be important for DOC mobilization. Results from these experiments suggest that the inundation of coastal upland forest may trigger </w:t>
      </w:r>
      <w:r w:rsidR="4B044C59" w:rsidRPr="3C850798">
        <w:rPr>
          <w:rFonts w:eastAsia="Times New Roman" w:cs="Times New Roman"/>
          <w:color w:val="333333"/>
        </w:rPr>
        <w:t xml:space="preserve">changes in </w:t>
      </w:r>
      <w:r w:rsidRPr="3C850798">
        <w:rPr>
          <w:rFonts w:cs="Times New Roman"/>
        </w:rPr>
        <w:t xml:space="preserve">Fe-OM </w:t>
      </w:r>
      <w:r w:rsidR="4F8B96F8" w:rsidRPr="31DFC75D">
        <w:rPr>
          <w:rFonts w:cs="Times New Roman"/>
        </w:rPr>
        <w:t>associations</w:t>
      </w:r>
      <w:r w:rsidR="364ACFC4" w:rsidRPr="31DFC75D">
        <w:rPr>
          <w:rFonts w:cs="Times New Roman"/>
        </w:rPr>
        <w:t xml:space="preserve"> </w:t>
      </w:r>
      <w:r w:rsidR="0F1776FB" w:rsidRPr="31DFC75D">
        <w:rPr>
          <w:rFonts w:eastAsia="Times New Roman" w:cs="Times New Roman"/>
          <w:color w:val="333333"/>
        </w:rPr>
        <w:t xml:space="preserve">across </w:t>
      </w:r>
      <w:r w:rsidR="364ACFC4" w:rsidRPr="31DFC75D">
        <w:rPr>
          <w:rFonts w:cs="Times New Roman"/>
        </w:rPr>
        <w:t>different</w:t>
      </w:r>
      <w:r w:rsidRPr="3C850798">
        <w:rPr>
          <w:rFonts w:cs="Times New Roman"/>
        </w:rPr>
        <w:t xml:space="preserve"> ionic </w:t>
      </w:r>
      <w:r w:rsidRPr="31DFC75D">
        <w:rPr>
          <w:rFonts w:cs="Times New Roman"/>
        </w:rPr>
        <w:t>strength</w:t>
      </w:r>
      <w:r w:rsidR="7C650DF4" w:rsidRPr="31DFC75D">
        <w:rPr>
          <w:rFonts w:cs="Times New Roman"/>
        </w:rPr>
        <w:t>s</w:t>
      </w:r>
      <w:r w:rsidRPr="3C850798">
        <w:rPr>
          <w:rFonts w:cs="Times New Roman"/>
        </w:rPr>
        <w:t xml:space="preserve"> that </w:t>
      </w:r>
      <w:r w:rsidR="54D49014" w:rsidRPr="3C850798">
        <w:rPr>
          <w:rFonts w:cs="Times New Roman"/>
        </w:rPr>
        <w:t xml:space="preserve">may </w:t>
      </w:r>
      <w:r w:rsidRPr="3C850798">
        <w:rPr>
          <w:rFonts w:cs="Times New Roman"/>
        </w:rPr>
        <w:t>impact soil carbon stability in coastal forest soils</w:t>
      </w:r>
      <w:r w:rsidR="06BB53B7" w:rsidRPr="31DFC75D">
        <w:rPr>
          <w:rFonts w:cs="Times New Roman"/>
        </w:rPr>
        <w:t xml:space="preserve"> </w:t>
      </w:r>
      <w:r w:rsidR="06BB53B7" w:rsidRPr="31DFC75D">
        <w:rPr>
          <w:rFonts w:cs="Times New Roman"/>
        </w:rPr>
        <w:lastRenderedPageBreak/>
        <w:t>following salinity exposure</w:t>
      </w:r>
      <w:r w:rsidRPr="31DFC75D">
        <w:rPr>
          <w:rFonts w:cs="Times New Roman"/>
        </w:rPr>
        <w:t>.</w:t>
      </w:r>
      <w:r w:rsidRPr="3C850798">
        <w:rPr>
          <w:rFonts w:cs="Times New Roman"/>
        </w:rPr>
        <w:t xml:space="preserve"> </w:t>
      </w:r>
      <w:r w:rsidR="46C5E4ED" w:rsidRPr="3C850798">
        <w:rPr>
          <w:rFonts w:cs="Times New Roman"/>
        </w:rPr>
        <w:t>Better understanding of these mechanisms will increase</w:t>
      </w:r>
      <w:r w:rsidRPr="3C850798">
        <w:rPr>
          <w:rFonts w:cs="Times New Roman"/>
        </w:rPr>
        <w:t xml:space="preserve"> understanding </w:t>
      </w:r>
      <w:r w:rsidR="10A22E45" w:rsidRPr="3C850798">
        <w:rPr>
          <w:rFonts w:cs="Times New Roman"/>
        </w:rPr>
        <w:t xml:space="preserve">of </w:t>
      </w:r>
      <w:r w:rsidRPr="3C850798">
        <w:rPr>
          <w:rFonts w:cs="Times New Roman"/>
        </w:rPr>
        <w:t xml:space="preserve">how </w:t>
      </w:r>
      <w:r w:rsidR="4069FF6F" w:rsidRPr="31DFC75D">
        <w:rPr>
          <w:rFonts w:cs="Times New Roman"/>
        </w:rPr>
        <w:t xml:space="preserve">changes in storm surge and </w:t>
      </w:r>
      <w:r w:rsidRPr="3C850798">
        <w:rPr>
          <w:rFonts w:cs="Times New Roman"/>
        </w:rPr>
        <w:t xml:space="preserve">sea level rise driven by climate change </w:t>
      </w:r>
      <w:r w:rsidR="00F05878" w:rsidRPr="3C850798">
        <w:rPr>
          <w:rFonts w:eastAsia="Times New Roman" w:cs="Times New Roman"/>
          <w:color w:val="333333"/>
        </w:rPr>
        <w:t xml:space="preserve">may </w:t>
      </w:r>
      <w:r w:rsidR="00F05878" w:rsidRPr="3C850798">
        <w:rPr>
          <w:rFonts w:cs="Times New Roman"/>
        </w:rPr>
        <w:t>impact</w:t>
      </w:r>
      <w:r w:rsidRPr="3C850798">
        <w:rPr>
          <w:rFonts w:cs="Times New Roman"/>
        </w:rPr>
        <w:t xml:space="preserve"> carbon cycling along threatened the coasts</w:t>
      </w:r>
      <w:r w:rsidR="2B9CA1E8" w:rsidRPr="3C850798">
        <w:rPr>
          <w:rFonts w:eastAsia="Times New Roman" w:cs="Times New Roman"/>
          <w:color w:val="333333"/>
        </w:rPr>
        <w:t>.</w:t>
      </w:r>
    </w:p>
    <w:p w14:paraId="33008FB3" w14:textId="77777777" w:rsidR="00AC615B" w:rsidRDefault="00AC615B" w:rsidP="00AC615B">
      <w:pPr>
        <w:spacing w:line="480" w:lineRule="auto"/>
        <w:rPr>
          <w:rFonts w:cs="Times New Roman"/>
          <w:szCs w:val="24"/>
        </w:rPr>
      </w:pPr>
    </w:p>
    <w:p w14:paraId="39C83CA3" w14:textId="77777777" w:rsidR="00A95F74" w:rsidRDefault="00A95F74" w:rsidP="00135A92">
      <w:pPr>
        <w:pStyle w:val="Heading1"/>
        <w:jc w:val="center"/>
      </w:pPr>
    </w:p>
    <w:p w14:paraId="754541A9" w14:textId="77777777" w:rsidR="00A95F74" w:rsidRDefault="00A95F74" w:rsidP="00135A92">
      <w:pPr>
        <w:pStyle w:val="Heading1"/>
        <w:jc w:val="center"/>
      </w:pPr>
    </w:p>
    <w:p w14:paraId="5CE70215" w14:textId="77777777" w:rsidR="00A95F74" w:rsidRDefault="00A95F74" w:rsidP="00135A92">
      <w:pPr>
        <w:pStyle w:val="Heading1"/>
        <w:jc w:val="center"/>
      </w:pPr>
    </w:p>
    <w:p w14:paraId="7E6E43FF" w14:textId="7CF4F850" w:rsidR="00AC615B" w:rsidRDefault="00135A92" w:rsidP="00135A92">
      <w:pPr>
        <w:pStyle w:val="Heading1"/>
        <w:jc w:val="center"/>
      </w:pPr>
      <w:r>
        <w:t>Introduction</w:t>
      </w:r>
    </w:p>
    <w:p w14:paraId="171C1C2E" w14:textId="2C71D0C7" w:rsidR="00135A92" w:rsidRDefault="00135A92" w:rsidP="00135A92">
      <w:pPr>
        <w:spacing w:line="240" w:lineRule="auto"/>
      </w:pPr>
      <w:r>
        <w:tab/>
      </w:r>
    </w:p>
    <w:p w14:paraId="5AA0554D" w14:textId="18EB2A94" w:rsidR="00B47DD8" w:rsidRDefault="00135A92" w:rsidP="00086F0B">
      <w:pPr>
        <w:ind w:firstLine="720"/>
        <w:rPr>
          <w:color w:val="000000" w:themeColor="text1"/>
        </w:rPr>
      </w:pPr>
      <w:r>
        <w:tab/>
      </w:r>
      <w:r w:rsidR="48527DE8" w:rsidRPr="001160AE">
        <w:t>C</w:t>
      </w:r>
      <w:r w:rsidR="001024C3" w:rsidRPr="001160AE">
        <w:t>limate change</w:t>
      </w:r>
      <w:r w:rsidR="00415F62">
        <w:t xml:space="preserve"> has led to </w:t>
      </w:r>
      <w:r w:rsidR="00415F62" w:rsidRPr="001160AE">
        <w:t>rising sea levels</w:t>
      </w:r>
      <w:r w:rsidR="00415F62" w:rsidRPr="001160AE">
        <w:fldChar w:fldCharType="begin"/>
      </w:r>
      <w:r w:rsidR="00F800C5">
        <w:instrText xml:space="preserve"> ADDIN ZOTERO_ITEM CSL_CITATION {"citationID":"1ke96Jqs","properties":{"formattedCitation":"\\super 1\\nosupersub{}","plainCitation":"1","noteIndex":0},"citationItems":[{"id":41,"uris":["http://zotero.org/users/local/NA4Ompr6/items/EUC3G2SX"],"itemData":{"id":41,"type":"article-journal","abstract":"Boon, J.D., 2012. Evidence of sea level acceleration at U.S. and Canadian tide stations, Atlantic Coast, North America.Evidence of statistically significant acceleration in sea level rise relative to land is found in a recent analysis of monthly mean sea level (mmsl) at tide stations on the Atlantic coast of North America. Serial trend analysis was used at 11 U.S. Atlantic coast stations and 1 Canadian station (Halifax, Nova Scotia) with record lengths exceeding 75 years to examine change in the linear trend rate of rise over time. Deriving trend estimates that apply in the median year of fixed-length mmsl series, reversals in rate direction (increasing or decreasing) were observed around 1939–40 and again in the mid-1960s except at the northeasternmost stations in the latter period. What has not been observed until recently is a sharp reversal (in 1987) followed by a uniform, near-linear change in rise rate that infers constant acceleration at eight mid- to NE Atlantic tide stations, change not seen at SE U.S. Atlantic stations. Quadratic regression and analysis of variance applied to mmsl series over the last 43 years (1969–2011) confirms that addition of a quadratic term representing acceleration is statistically significant at 16 tide stations from Virginia to Nova Scotia. Previous quadratic model studies have focused on sea level series of longer spanning periods with variable serial trends undermining quadratic expression of either accelerating or decelerating sea level. Although the present 43-year analysis offers no proof that acceleration will be long lived, the rapidity of the nascent serial trend increase within the region of interest is unusual. Assuming constant acceleration exists and continues, the regression model projects mmsl by 2050 varying between 0.2 and 0.9 m above mean sea level (MSL) in the NE region and between −0.3 and 0.4 m above MSL in the SE region.","container-title":"Journal of Coastal Research","DOI":"10.2112/JCOASTRES-D-12-00102.1","ISSN":"0749-0208, 1551-5036","issue":"6","journalAbbreviation":"coas","note":"publisher: Coastal Education and Research Foundation","page":"1437-1445","source":"bioone.org","title":"Evidence of Sea Level Acceleration at U.S. and Canadian Tide Stations, Atlantic Coast, North America","volume":"28","author":[{"family":"Boon","given":"John D."}],"issued":{"date-parts":[["2012",11]]}}}],"schema":"https://github.com/citation-style-language/schema/raw/master/csl-citation.json"} </w:instrText>
      </w:r>
      <w:r w:rsidR="00415F62" w:rsidRPr="001160AE">
        <w:fldChar w:fldCharType="separate"/>
      </w:r>
      <w:r w:rsidR="00F800C5" w:rsidRPr="31DFC75D">
        <w:rPr>
          <w:rFonts w:cs="Times New Roman"/>
          <w:kern w:val="0"/>
          <w:vertAlign w:val="superscript"/>
        </w:rPr>
        <w:t>1</w:t>
      </w:r>
      <w:r w:rsidR="00415F62" w:rsidRPr="001160AE">
        <w:fldChar w:fldCharType="end"/>
      </w:r>
      <w:r w:rsidR="00415F62" w:rsidRPr="001160AE">
        <w:t>, increased frequency and intensity of severe weather</w:t>
      </w:r>
      <w:r w:rsidR="00415F62" w:rsidRPr="001160AE">
        <w:fldChar w:fldCharType="begin"/>
      </w:r>
      <w:r w:rsidR="00F800C5">
        <w:instrText xml:space="preserve"> ADDIN ZOTERO_ITEM CSL_CITATION {"citationID":"mkevjUkz","properties":{"formattedCitation":"\\super 2\\nosupersub{}","plainCitation":"2","noteIndex":0},"citationItems":[{"id":43,"uris":["http://zotero.org/users/local/NA4Ompr6/items/FVZEGBFL"],"itemData":{"id":43,"type":"article-journal","abstract":"Several recent models suggest that the frequency of Atlantic tropical cyclones could decrease as the climate warms. However, these models are unable to reproduce storms of category 3 or higher intensity. We explored the influence of future global warming on Atlantic hurricanes with a downscaling strategy by using an operational hurricane-prediction model that produces a realistic distribution of intense hurricane activity for present-day conditions. The model projects nearly a doubling of the frequency of category 4 and 5 storms by the end of the 21st century, despite a decrease in the overall frequency of tropical cyclones, when the downscaling is based on the ensemble mean of 18 global climate-change projections. The largest increase is projected to occur in the Western Atlantic, north of 20°N.","container-title":"Science","DOI":"10.1126/science.1180568","issue":"5964","note":"publisher: American Association for the Advancement of Science","page":"454-458","source":"science.org (Atypon)","title":"Modeled Impact of Anthropogenic Warming on the Frequency of Intense Atlantic Hurricanes","volume":"327","author":[{"family":"Bender","given":"Morris A."},{"family":"Knutson","given":"Thomas R."},{"family":"Tuleya","given":"Robert E."},{"family":"Sirutis","given":"Joseph J."},{"family":"Vecchi","given":"Gabriel A."},{"family":"Garner","given":"Stephen T."},{"family":"Held","given":"Isaac M."}],"issued":{"date-parts":[["2010",1,22]]}}}],"schema":"https://github.com/citation-style-language/schema/raw/master/csl-citation.json"} </w:instrText>
      </w:r>
      <w:r w:rsidR="00415F62" w:rsidRPr="001160AE">
        <w:fldChar w:fldCharType="separate"/>
      </w:r>
      <w:r w:rsidR="00F800C5" w:rsidRPr="31DFC75D">
        <w:rPr>
          <w:rFonts w:cs="Times New Roman"/>
          <w:kern w:val="0"/>
          <w:vertAlign w:val="superscript"/>
        </w:rPr>
        <w:t>2</w:t>
      </w:r>
      <w:r w:rsidR="00415F62" w:rsidRPr="001160AE">
        <w:fldChar w:fldCharType="end"/>
      </w:r>
      <w:r w:rsidR="00415F62" w:rsidRPr="001160AE">
        <w:t>, and increase</w:t>
      </w:r>
      <w:r w:rsidR="00415F62">
        <w:t>s in</w:t>
      </w:r>
      <w:r w:rsidR="00415F62" w:rsidRPr="001160AE">
        <w:t xml:space="preserve"> both precipitation and annual temperatures</w:t>
      </w:r>
      <w:r w:rsidR="00415F62" w:rsidRPr="001160AE">
        <w:fldChar w:fldCharType="begin"/>
      </w:r>
      <w:r w:rsidR="00F800C5">
        <w:instrText xml:space="preserve"> ADDIN ZOTERO_ITEM CSL_CITATION {"citationID":"GqHfmfeE","properties":{"formattedCitation":"\\super 3\\nosupersub{}","plainCitation":"3","noteIndex":0},"citationItems":[{"id":45,"uris":["http://zotero.org/users/local/NA4Ompr6/items/YYQLY8HG"],"itemData":{"id":45,"type":"webpage","title":"Climate Extremes and Variability Surrounding Chesapeake Bay: Past, Present, and Future - St.Laurent - 2022 - JAWRA Journal of the American Water Resources Association - Wiley Online Library","URL":"https://onlinelibrary.wiley.com/doi/full/10.1111/1752-1688.12945","accessed":{"date-parts":[["2024",3,14]]}}}],"schema":"https://github.com/citation-style-language/schema/raw/master/csl-citation.json"} </w:instrText>
      </w:r>
      <w:r w:rsidR="00415F62" w:rsidRPr="001160AE">
        <w:fldChar w:fldCharType="separate"/>
      </w:r>
      <w:r w:rsidR="00F800C5" w:rsidRPr="31DFC75D">
        <w:rPr>
          <w:rFonts w:cs="Times New Roman"/>
          <w:kern w:val="0"/>
          <w:vertAlign w:val="superscript"/>
        </w:rPr>
        <w:t>3</w:t>
      </w:r>
      <w:r w:rsidR="00415F62" w:rsidRPr="001160AE">
        <w:fldChar w:fldCharType="end"/>
      </w:r>
      <w:r w:rsidR="001024C3" w:rsidRPr="001160AE">
        <w:t xml:space="preserve"> </w:t>
      </w:r>
      <w:r w:rsidR="00815E50">
        <w:t xml:space="preserve">which </w:t>
      </w:r>
      <w:r w:rsidR="037DB3E6">
        <w:t xml:space="preserve">together </w:t>
      </w:r>
      <w:r w:rsidR="00C35713" w:rsidRPr="001160AE">
        <w:t xml:space="preserve">change </w:t>
      </w:r>
      <w:r w:rsidR="00530F88">
        <w:t xml:space="preserve">how </w:t>
      </w:r>
      <w:r w:rsidR="00AC7096" w:rsidRPr="001160AE">
        <w:t xml:space="preserve">ecosystems </w:t>
      </w:r>
      <w:r w:rsidR="00D80845" w:rsidRPr="001160AE">
        <w:t>function</w:t>
      </w:r>
      <w:r w:rsidR="00CE7C5F" w:rsidRPr="001160AE">
        <w:fldChar w:fldCharType="begin"/>
      </w:r>
      <w:r w:rsidR="00F800C5">
        <w:instrText xml:space="preserve"> ADDIN ZOTERO_ITEM CSL_CITATION {"citationID":"7eNzqTNT","properties":{"formattedCitation":"\\super 4\\uc0\\u8211{}6\\nosupersub{}","plainCitation":"4–6","noteIndex":0},"citationItems":[{"id":47,"uris":["http://zotero.org/users/local/NA4Ompr6/items/2BTUQ4JZ"],"itemData":{"id":47,"type":"article-journal","abstract":"Climate change is likely to impact more severely on the poorer people of the world, because they are more exposed to the weather, because they are closer to the biophysical and experience limits of climate, and because their adaptive capacity is lower. Estimates of aggregated impacts necessarily make assumptions on the relative importance of sectors, countries and periods; we propose to make these assumption explicit. We introduce a Gini coefficient for climate change impacts, which shows the distribution of impacts is very skewed in the near future and will deteriorate for more than a century before becoming more egalitarian. Vulnerability to climate change depends on more than per capita income alone, so that the geographical pattern of vulnerability is complex, and the relationship between vulnerability and development non-linear and non-monotonous.","collection-title":"The Benefits of Climate Policy","container-title":"Global Environmental Change","DOI":"10.1016/j.gloenvcha.2004.04.007","ISSN":"0959-3780","issue":"3","journalAbbreviation":"Global Environmental Change","page":"259-272","source":"ScienceDirect","title":"Distributional aspects of climate change impacts","volume":"14","author":[{"family":"Tol","given":"Richard S. J"},{"family":"Downing","given":"Thomas E"},{"family":"Kuik","given":"Onno J"},{"family":"Smith","given":"Joel B"}],"issued":{"date-parts":[["2004",10,1]]}},"label":"page"},{"id":49,"uris":["http://zotero.org/users/local/NA4Ompr6/items/Y2D4FJU6"],"itemData":{"id":49,"type":"article-journal","abstract":"Ecology Letters (2012) 15: 365–377 Abstract 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container-title":"Ecology Letters","DOI":"10.1111/j.1461-0248.2011.01736.x","ISSN":"1461-0248","issue":"4","language":"en","license":"© 2012 Blackwell Publishing Ltd/CNRS","note":"_eprint: https://onlinelibrary.wiley.com/doi/pdf/10.1111/j.1461-0248.2011.01736.x","page":"365-377","source":"Wiley Online Library","title":"Impacts of climate change on the future of biodiversity","volume":"15","author":[{"family":"Bellard","given":"Céline"},{"family":"Bertelsmeier","given":"Cleo"},{"family":"Leadley","given":"Paul"},{"family":"Thuiller","given":"Wilfried"},{"family":"Courchamp","given":"Franck"}],"issued":{"date-parts":[["2012"]]}},"label":"page"},{"id":20,"uris":["http://zotero.org/users/local/NA4Ompr6/items/PCFU69FZ"],"itemData":{"id":20,"type":"article-journal","abstract":"Coastal upland forests are facing widespread mortality as sea-level rise accelerates and precipitation and storm regimes change. The loss of coastal forests has significant implications for the coastal carbon cycle; yet, predicting mortality likelihood is difficult due to our limited understanding of disturbance impacts on coastal forests. The manipulative, ecosystem-scale Terrestrial Ecosystem Manipulation to Probe the Effects of Storm Treatments (TEMPEST) experiment addresses the potential for freshwater and estuarine-water disturbance events to alter tree function, species composition, and ecosystem processes in a deciduous coastal forest in MD, USA. The experiment uses a large-unit (2000 m2), un-replicated experimental design, with three 50 m × 40 m plots serving as control, freshwater, and estuarine-water treatments. Transient saturation (5 h) of the entire soil rooting zone (0–30 cm) across a 2000 m2 coastal forest was attained by delivering 300 m3 of water through a spatially distributed irrigation network at a rate just above the soil infiltration rate. Our water delivery approach also elevated the water table (typically ~ 2 m belowground) and achieved extensive, low-level inundation (~ 8 cm standing water). A TEMPEST simulation approximated a 15-cm rainfall event and based on historic records, was of comparable intensity to a 10-year storm for the area. This characterization was supported by showing that Hurricane Ida’s (~ 5 cm rainfall) hydrologic impacts were shorter (40% lower duration) and less expansive (80% less coverage) than those generated through experimental manipulation. Future work will apply TEMPEST treatments to evaluate coastal forest resilience to changing hydrologic disturbance regimes and identify conditions that initiate ecosystem state transitions.","container-title":"Environmental Monitoring and Assessment","DOI":"10.1007/s10661-022-10807-0","ISSN":"1573-2959","issue":"3","journalAbbreviation":"Environ Monit Assess","language":"en","page":"425","source":"Springer Link","title":"Attaining freshwater and estuarine-water soil saturation in an ecosystem-scale coastal flooding experiment","volume":"195","author":[{"family":"Hopple","given":"A. M."},{"family":"Doro","given":"K. O."},{"family":"Bailey","given":"V. L."},{"family":"Bond-Lamberty","given":"B."},{"family":"McDowell","given":"N."},{"family":"Morris","given":"K. A."},{"family":"Myers-Pigg","given":"A."},{"family":"Pennington","given":"S. C."},{"family":"Regier","given":"P."},{"family":"Rich","given":"R."},{"family":"Sengupta","given":"A."},{"family":"Smith","given":"R."},{"family":"Stegen","given":"J."},{"family":"Ward","given":"N. D."},{"family":"Woodard","given":"S. C."},{"family":"Megonigal","given":"J. P."}],"issued":{"date-parts":[["2023",2,24]]}},"label":"page"}],"schema":"https://github.com/citation-style-language/schema/raw/master/csl-citation.json"} </w:instrText>
      </w:r>
      <w:r w:rsidR="00CE7C5F" w:rsidRPr="001160AE">
        <w:fldChar w:fldCharType="separate"/>
      </w:r>
      <w:r w:rsidR="00F800C5" w:rsidRPr="31DFC75D">
        <w:rPr>
          <w:rFonts w:cs="Times New Roman"/>
          <w:kern w:val="0"/>
          <w:vertAlign w:val="superscript"/>
        </w:rPr>
        <w:t>4–6</w:t>
      </w:r>
      <w:r w:rsidR="00CE7C5F" w:rsidRPr="001160AE">
        <w:fldChar w:fldCharType="end"/>
      </w:r>
      <w:r w:rsidR="00736A31">
        <w:t xml:space="preserve"> </w:t>
      </w:r>
      <w:r w:rsidR="11ACFA3B">
        <w:t>.</w:t>
      </w:r>
      <w:r w:rsidR="00AB46C2">
        <w:t xml:space="preserve"> </w:t>
      </w:r>
      <w:r w:rsidR="00CE66CD">
        <w:t>Carbon cycling could be impacted by making previously “unavailable” carbon</w:t>
      </w:r>
      <w:r w:rsidR="008E7703">
        <w:t xml:space="preserve"> susceptible to lateral movement through the soil or </w:t>
      </w:r>
      <w:r w:rsidR="001E1880">
        <w:t>microbial metabolism</w:t>
      </w:r>
      <w:r w:rsidR="000A3955">
        <w:t xml:space="preserve"> which would deplete the C stocks</w:t>
      </w:r>
      <w:r w:rsidR="00237E67">
        <w:fldChar w:fldCharType="begin"/>
      </w:r>
      <w:r w:rsidR="00237E67">
        <w:instrText xml:space="preserve"> ADDIN ZOTERO_ITEM CSL_CITATION {"citationID":"8Y7zSJfU","properties":{"formattedCitation":"\\super 7,8\\nosupersub{}","plainCitation":"7,8","noteIndex":0},"citationItems":[{"id":157,"uris":["http://zotero.org/users/local/NA4Ompr6/items/KAY2MN5J"],"itemData":{"id":157,"type":"article-journal","abstract":"How sea level rise (SLR) alters carbon (C) dynamics in tidal salt marsh soils is unresolved. Changes in hydrodynamics could influence organo-mineral associations, influencing dissolved organic carbon (DOC) fluxes. As SLR increases the duration of inundation, we hypothesize that lateral DOC export will increase due to reductive dissolution of C-bearing iron (Fe) oxides, destabilizing soil C stocks and influencing greenhouse gas emissions. To test this, soil cores (0–8 cm depth) were collected from the high marsh of a temperate salt marsh that currently experiences changes in water level and soil redox oscillation due to spring-neap tides. Mesocosms experimentally simulated SLR by continuously inundating high marsh soils and were compared to mesocosms with Control conditions, where the water level oscillated on a spring-neap cycle. Porewater DOC, lateral DOC, and porewater reduced Fe (Fe2+) concentrations were significantly higher in SLR treatments (1.7 ± 0.5 mM, 0.63 ± 0.14 mM, and 0.15 ± 0.11 mM, respectively) than Control treatments (1.2 ± 0.35 mM, 0.56 ± 0.15 mM, and 0.08 ± 01 mM, respectively Solid phase analysis with Fe extended X-ray absorption fine-structure spectroscopy further revealed that SLR led to &gt; 3 times less Fe oxide-C coprecipitates than Control conditions In addition, the overall global warming potential (GWP) decreased under SLR due to suppressed CO2 emissions. Our data suggest that SLR may increase lateral C export of current C stocks by dissolving C-bearing Fe oxides but decrease the overall GWP from emissions of soil trace gases. These findings have implications for understanding the fate of SOC dynamics under future SLR scenarios.","container-title":"Biogeochemistry","DOI":"10.1007/s10533-023-01024-z","ISSN":"1573-515X","issue":"2","journalAbbreviation":"Biogeochemistry","language":"en","page":"103-120","source":"Springer Link","title":"Experimentally simulated sea level rise destabilizes carbon-mineral associations in temperate tidal marsh soil","volume":"163","author":[{"family":"Fettrow","given":"Sean"},{"family":"Vargas","given":"Rodrigo"},{"family":"Seyfferth","given":"Angelia L."}],"issued":{"date-parts":[["2023",3,1]]}},"label":"page"},{"id":143,"uris":["http://zotero.org/users/local/NA4Ompr6/items/F4898UWK"],"itemData":{"id":143,"type":"webpage","abstract":"Most empirical and modeling research on soil carbon (C) dynamics has focused on those processes that control and promote C stabilization. However, we lack a strong, generalizable understanding of the mechanisms through which soil organic carbon (SOC) is destabilized in soils. Yet a clear understanding of C destabilization processes in soil is needed to quantify the feedbacks of the soil C cycle to the Earth system. Destabilization includes processes that occur along a spectrum through which SOC shifts from a 'protected' state to an 'available' state to microbial cells where it can be mineralized to gaseous forms or to soluble forms that are then lost from the soil system. These processes fall into three general categories: (1) release from physical occlusion through processes such as tillage, bioturbation, or freeze-thaw and wetting-drying cycles; (2) C desorption from soil solids and colloids; and (3) increased C metabolism. Many processes that stabilize soil C can also destabilize C, and C gain or loss depends on the balance between competing reactions. For example, earthworms may both destabilize C through aggregate destruction, but may also create new aggregates and redistribute C into mineral horizon. Similarly, mycorrhizae and roots form new soil C but may also destabilize old soil C through priming and promoting microbial mining; labile C inputs cause C stabilization through increased carbon use efficiency or may fuel priming. Changes to the soil environment that affect the solubility of minerals or change the relative surfaces charges of minerals can destabilize SOC, including increased pH or in the reductive dissolution of Fe-bearing minerals. By considering these different physical, chemical, and biological controls as processes that contribute to soil C destabilization, we can develop thoughtful new hypotheses about the persistence and vulnerability of C in soils and make more accurate and robust predictions of soil C cycling in a changing environment.","container-title":"IOPScience","title":"What do we know about soil carbon destabilization? - IOPscience","URL":"https://iopscience.iop.org/article/10.1088/1748-9326/ab2c11/meta","author":[{"family":"Bailey","given":"Vanessa"},{"family":"Pries","given":"Caitlin"},{"family":"Lajtha","given":"Kate"}],"accessed":{"date-parts":[["2024",4,19]]},"issued":{"date-parts":[["2019",7,29]]}},"label":"page"}],"schema":"https://github.com/citation-style-language/schema/raw/master/csl-citation.json"} </w:instrText>
      </w:r>
      <w:r w:rsidR="00237E67">
        <w:fldChar w:fldCharType="separate"/>
      </w:r>
      <w:r w:rsidR="00237E67" w:rsidRPr="00237E67">
        <w:rPr>
          <w:rFonts w:cs="Times New Roman"/>
          <w:kern w:val="0"/>
          <w:szCs w:val="24"/>
          <w:vertAlign w:val="superscript"/>
        </w:rPr>
        <w:t>7,8</w:t>
      </w:r>
      <w:r w:rsidR="00237E67">
        <w:fldChar w:fldCharType="end"/>
      </w:r>
      <w:r w:rsidR="007511B9">
        <w:t>.</w:t>
      </w:r>
      <w:r w:rsidR="66F6804D" w:rsidRPr="001160AE">
        <w:t xml:space="preserve"> </w:t>
      </w:r>
      <w:r w:rsidR="66F6804D">
        <w:t xml:space="preserve">Terrestrial carbon pools play a critical role in regulating the </w:t>
      </w:r>
      <w:r w:rsidR="66F6804D" w:rsidRPr="31DFC75D">
        <w:rPr>
          <w:color w:val="000000" w:themeColor="text1"/>
        </w:rPr>
        <w:t>concentration of atmospheric carbon</w:t>
      </w:r>
      <w:r w:rsidRPr="31DFC75D">
        <w:rPr>
          <w:color w:val="000000" w:themeColor="text1"/>
        </w:rPr>
        <w:fldChar w:fldCharType="begin"/>
      </w:r>
      <w:r w:rsidR="00237E67">
        <w:rPr>
          <w:color w:val="000000" w:themeColor="text1"/>
        </w:rPr>
        <w:instrText xml:space="preserve"> ADDIN ZOTERO_ITEM CSL_CITATION {"citationID":"o0093fxt","properties":{"formattedCitation":"\\super 9\\nosupersub{}","plainCitation":"9","noteIndex":0},"citationItems":[{"id":26,"uris":["http://zotero.org/users/local/NA4Ompr6/items/KMG3MMLQ"],"itemData":{"id":26,"type":"article-journal","abstract":"Redox reactions of iron (Fe) can play an important role in controlling the stability and transformation of organic carbon (OC) in soils. However, there is limited knowledge about the dynamics of Fe and OC in soils during anoxic-oxic transitions, which are common in temperate and tropical biomes. In this study, we investigated the fate and transformation of Fe and OC during a 5-day oxic incubation of four pre-reduced (8 days anoxic) forest soils. Up to 3.7% of total OC in the pre-reduced soils was oxidized to CO2, in conjunction with the oxidation of 31–84% of the extractable Fe(II). OC oxidation in pre-reduced soils was lower than non-reduced control soils, indicating that recently anoxically-incubated soils support lower OC metabolism upon re-oxidation than consistently oxic soils. Oxic OC oxidation was negatively correlated with the fraction of Fe-bound OC and the fraction of short-range-ordered (SRO) Fe oxides. These results suggest that association with Fe oxides—especially SRO Fe oxides—can inhibit the availability of OC for oxidation. However, the difference between the oxidation of OC in pre-reduced soils and consistently oxic controls could not be linked to the moderate changes in the Fe mineral composition during the anoxic-oxic transition, indicating the importance of longer-term OC association with Fe oxides, as well as other processes, in regulating the oxidation of OC during the redox fluctuations. OC association with Fe oxides should be considered during simulations of biogeochemical cycling of OC in soils during the redox fluctuations, for which other processes such as the anoxic transformation of OC and response of the microbial community also need to be incorporated.","container-title":"Geoderma","DOI":"10.1016/j.geoderma.2020.114584","ISSN":"0016-7061","journalAbbreviation":"Geoderma","page":"114584","source":"ScienceDirect","title":"Oxidation of soil organic carbon during an anoxic-oxic transition","volume":"377","author":[{"family":"Zhao","given":"Qian"},{"family":"Dunham-Cheatham","given":"Sarrah"},{"family":"Adhikari","given":"Dinesh"},{"family":"Chen","given":"Chunmei"},{"family":"Patel","given":"Aman"},{"family":"Poulson","given":"Simon R."},{"family":"Obrist","given":"Daniel"},{"family":"Verburg","given":"Paul S. J."},{"family":"Wang","given":"Xilong"},{"family":"Roden","given":"Eric R."},{"family":"Thompson","given":"Aaron"},{"family":"Yang","given":"Yu"}],"issued":{"date-parts":[["2020",11,1]]}}}],"schema":"https://github.com/citation-style-language/schema/raw/master/csl-citation.json"} </w:instrText>
      </w:r>
      <w:r w:rsidRPr="31DFC75D">
        <w:rPr>
          <w:color w:val="000000" w:themeColor="text1"/>
        </w:rPr>
        <w:fldChar w:fldCharType="separate"/>
      </w:r>
      <w:r w:rsidR="00237E67" w:rsidRPr="00237E67">
        <w:rPr>
          <w:rFonts w:cs="Times New Roman"/>
          <w:kern w:val="0"/>
          <w:szCs w:val="24"/>
          <w:vertAlign w:val="superscript"/>
        </w:rPr>
        <w:t>9</w:t>
      </w:r>
      <w:r w:rsidRPr="31DFC75D">
        <w:rPr>
          <w:color w:val="000000" w:themeColor="text1"/>
        </w:rPr>
        <w:fldChar w:fldCharType="end"/>
      </w:r>
      <w:r w:rsidR="66F6804D" w:rsidRPr="31DFC75D">
        <w:rPr>
          <w:color w:val="000000" w:themeColor="text1"/>
        </w:rPr>
        <w:t xml:space="preserve"> and typically exceed 50% of ecosystem C content in temperate forests</w:t>
      </w:r>
      <w:r w:rsidRPr="31DFC75D">
        <w:rPr>
          <w:color w:val="000000" w:themeColor="text1"/>
        </w:rPr>
        <w:fldChar w:fldCharType="begin"/>
      </w:r>
      <w:r w:rsidR="00237E67">
        <w:rPr>
          <w:color w:val="000000" w:themeColor="text1"/>
        </w:rPr>
        <w:instrText xml:space="preserve"> ADDIN ZOTERO_ITEM CSL_CITATION {"citationID":"lOOhrwoL","properties":{"formattedCitation":"\\super 10\\nosupersub{}","plainCitation":"10","noteIndex":0},"citationItems":[{"id":3,"uris":["http://zotero.org/users/local/NA4Ompr6/items/HJ297JPH"],"itemData":{"id":3,"type":"webpage","title":"Root and Microbial Soil CO2 and CH4 Fluxes Respond Differently to Seasonal and Episodic Environmental Changes in a Temperate Forest - Hopple - 2023 - Journal of Geophysical Research: Biogeosciences - Wiley Online Library","URL":"https://agupubs.onlinelibrary.wiley.com/doi/full/10.1029/2022JG007233","accessed":{"date-parts":[["2024",1,11]]}}}],"schema":"https://github.com/citation-style-language/schema/raw/master/csl-citation.json"} </w:instrText>
      </w:r>
      <w:r w:rsidRPr="31DFC75D">
        <w:rPr>
          <w:color w:val="000000" w:themeColor="text1"/>
        </w:rPr>
        <w:fldChar w:fldCharType="separate"/>
      </w:r>
      <w:r w:rsidR="00237E67" w:rsidRPr="00237E67">
        <w:rPr>
          <w:rFonts w:cs="Times New Roman"/>
          <w:kern w:val="0"/>
          <w:szCs w:val="24"/>
          <w:vertAlign w:val="superscript"/>
        </w:rPr>
        <w:t>10</w:t>
      </w:r>
      <w:r w:rsidRPr="31DFC75D">
        <w:rPr>
          <w:color w:val="000000" w:themeColor="text1"/>
        </w:rPr>
        <w:fldChar w:fldCharType="end"/>
      </w:r>
      <w:r w:rsidR="003F7E64">
        <w:rPr>
          <w:color w:val="000000" w:themeColor="text1"/>
        </w:rPr>
        <w:t>.</w:t>
      </w:r>
      <w:r w:rsidR="66F6804D" w:rsidRPr="31DFC75D">
        <w:rPr>
          <w:color w:val="000000" w:themeColor="text1"/>
        </w:rPr>
        <w:t xml:space="preserve"> Given </w:t>
      </w:r>
      <w:r w:rsidR="56BB1263" w:rsidRPr="31DFC75D">
        <w:rPr>
          <w:color w:val="000000" w:themeColor="text1"/>
        </w:rPr>
        <w:t xml:space="preserve">the </w:t>
      </w:r>
      <w:r w:rsidR="66F6804D" w:rsidRPr="31DFC75D">
        <w:rPr>
          <w:color w:val="000000" w:themeColor="text1"/>
        </w:rPr>
        <w:t xml:space="preserve">importance </w:t>
      </w:r>
      <w:r w:rsidR="6B31E055" w:rsidRPr="31DFC75D">
        <w:rPr>
          <w:color w:val="000000" w:themeColor="text1"/>
        </w:rPr>
        <w:t>of upland forest soil carbon as a reservoir of</w:t>
      </w:r>
      <w:r w:rsidR="66F6804D" w:rsidRPr="31DFC75D">
        <w:rPr>
          <w:color w:val="000000" w:themeColor="text1"/>
        </w:rPr>
        <w:t xml:space="preserve"> global carbon storage,</w:t>
      </w:r>
      <w:r w:rsidR="3C550C99" w:rsidRPr="31DFC75D">
        <w:rPr>
          <w:color w:val="000000" w:themeColor="text1"/>
        </w:rPr>
        <w:t xml:space="preserve"> understanding possible losses of this carbon pool due to</w:t>
      </w:r>
      <w:r w:rsidR="66F6804D" w:rsidRPr="31DFC75D">
        <w:rPr>
          <w:color w:val="000000" w:themeColor="text1"/>
        </w:rPr>
        <w:t xml:space="preserve"> </w:t>
      </w:r>
      <w:r w:rsidR="7FFFD425" w:rsidRPr="31DFC75D">
        <w:rPr>
          <w:color w:val="000000" w:themeColor="text1"/>
        </w:rPr>
        <w:t>salinity</w:t>
      </w:r>
      <w:r w:rsidR="66F6804D" w:rsidRPr="31DFC75D">
        <w:rPr>
          <w:color w:val="000000" w:themeColor="text1"/>
        </w:rPr>
        <w:t xml:space="preserve"> exposure</w:t>
      </w:r>
      <w:r w:rsidR="554B15D3" w:rsidRPr="31DFC75D">
        <w:rPr>
          <w:color w:val="000000" w:themeColor="text1"/>
        </w:rPr>
        <w:t xml:space="preserve"> must be explored</w:t>
      </w:r>
      <w:r w:rsidR="153B8133" w:rsidRPr="31DFC75D">
        <w:rPr>
          <w:color w:val="000000" w:themeColor="text1"/>
        </w:rPr>
        <w:t xml:space="preserve"> .</w:t>
      </w:r>
      <w:r w:rsidRPr="31DFC75D">
        <w:rPr>
          <w:color w:val="000000" w:themeColor="text1"/>
        </w:rPr>
        <w:fldChar w:fldCharType="begin"/>
      </w:r>
      <w:r w:rsidR="00237E67">
        <w:rPr>
          <w:color w:val="000000" w:themeColor="text1"/>
        </w:rPr>
        <w:instrText xml:space="preserve"> ADDIN ZOTERO_ITEM CSL_CITATION {"citationID":"VkNsU75x","properties":{"formattedCitation":"\\super 11\\nosupersub{}","plainCitation":"11","noteIndex":0},"citationItems":[{"id":101,"uris":["http://zotero.org/users/local/NA4Ompr6/items/Q5PL69KE"],"itemData":{"id":101,"type":"article-journal","abstract":"Forest disturbances affect ecosystem biogeochemistry, water quality, and carbon cycling. We analyzed water chemistry before, during, and after a dieback event at a headwater catchment in the Bohemian Forest (central Europe) together with an un-impacted reference catchment, focusing on drivers and responses of dissolved organic carbon (DOC) leaching. We analyzed data regarding carbon input to the forest floor via litter and throughfall, changes in soil moisture and composition, streamwater chemistry, discharge, and temperature. We observed three key points. (i) In the first 3 years following dieback, DOC production from dead biomass led to increased concentrations in soil, but DOC leaching did not increase due to chemical suppression of its solubility by elevated concentrations of protons and polyvalent cations and elevated microbial demand for DOC associated with high ammonium (NH4+) concentrations. (ii) DOC leaching remained low during the next 2 years because its availability in soils declined, which also left more NH4+ available for nitrifiers, increasing NO3– and proton production that further increased the chemical suppression of DOC mobility. (iii) After 5 years, DOC leaching started to increase as concentrations of NO3–, protons, and polyvalent cations started to decrease in soil water. Our data suggest that disturbance-induced changes in N cycling strongly influence DOC leaching via both chemical and biological mechanisms and that the magnitude of DOC leaching may vary over periods following disturbance. Our study adds insights as to why the impacts of forest disturbances are sometime observed at the local soil scale but not simultaneously on the larger catchment scale.","container-title":"Environmental Science &amp; Technology","DOI":"10.1021/acs.est.8b00478","ISSN":"0013-936X","issue":"11","journalAbbreviation":"Environ. Sci. Technol.","note":"publisher: American Chemical Society","page":"6291-6299","source":"ACS Publications","title":"Factors Affecting the Leaching of Dissolved Organic Carbon after Tree Dieback in an Unmanaged European Mountain Forest","volume":"52","author":[{"family":"Kopáček","given":"Jiří"},{"family":"Evans","given":"Christopher D."},{"family":"Hejzlar","given":"Josef"},{"family":"Kaňa","given":"Jiří"},{"family":"Porcal","given":"Petr"},{"family":"Šantrůčková","given":"Hana"}],"issued":{"date-parts":[["2018",6,5]]}}}],"schema":"https://github.com/citation-style-language/schema/raw/master/csl-citation.json"} </w:instrText>
      </w:r>
      <w:r w:rsidRPr="31DFC75D">
        <w:rPr>
          <w:color w:val="000000" w:themeColor="text1"/>
        </w:rPr>
        <w:fldChar w:fldCharType="separate"/>
      </w:r>
      <w:r w:rsidR="00237E67" w:rsidRPr="00237E67">
        <w:rPr>
          <w:rFonts w:cs="Times New Roman"/>
          <w:kern w:val="0"/>
          <w:szCs w:val="24"/>
          <w:vertAlign w:val="superscript"/>
        </w:rPr>
        <w:t>11</w:t>
      </w:r>
      <w:r w:rsidRPr="31DFC75D">
        <w:rPr>
          <w:color w:val="000000" w:themeColor="text1"/>
        </w:rPr>
        <w:fldChar w:fldCharType="end"/>
      </w:r>
      <w:r w:rsidR="00DA6929">
        <w:rPr>
          <w:color w:val="000000" w:themeColor="text1"/>
        </w:rPr>
        <w:t>The combination of rising sea level and intensity of storms brings an increase in storm surges</w:t>
      </w:r>
      <w:r w:rsidR="00F53195">
        <w:rPr>
          <w:color w:val="000000" w:themeColor="text1"/>
        </w:rPr>
        <w:t xml:space="preserve"> that push saltwater far </w:t>
      </w:r>
      <w:r w:rsidR="008F572C">
        <w:rPr>
          <w:color w:val="000000" w:themeColor="text1"/>
        </w:rPr>
        <w:t>beyond the natural limits of the tides</w:t>
      </w:r>
      <w:r w:rsidR="00AC1BBA">
        <w:rPr>
          <w:color w:val="000000" w:themeColor="text1"/>
        </w:rPr>
        <w:fldChar w:fldCharType="begin"/>
      </w:r>
      <w:r w:rsidR="00AC1BBA">
        <w:rPr>
          <w:color w:val="000000" w:themeColor="text1"/>
        </w:rPr>
        <w:instrText xml:space="preserve"> ADDIN ZOTERO_ITEM CSL_CITATION {"citationID":"cf5YtFQX","properties":{"formattedCitation":"\\super 12\\nosupersub{}","plainCitation":"12","noteIndex":0},"citationItems":[{"id":163,"uris":["http://zotero.org/users/local/NA4Ompr6/items/LF47DW8K"],"itemData":{"id":163,"type":"article-journal","abstract":"A technique to evaluate the risk of storm tides (the combination of a storm surge and tide) under present and enhanced greenhouse conditions has been applied to Cairns on the north-eastern Australian coast. The technique combines a statistical model for cyclone occurrence with a state-of-the-art storm surge inundation model and involves the random generation of a large number of storm tide simulations. The set of simulations constitutes a synthetic record of extreme sea-level events that can be analysed to produce storm tide return periods. The use of a dynamic storm surge model with overland flooding capability means that the spatial extent of flooding is also implicitly modelled. The technique has the advantage that it can readily be modified to include projected changes to cyclone behaviour due to the enhanced greenhouse effect. Sea-level heights in the current climate for return periods of 50, 100, 500 and 1000 years have been determined to be 2.0 m, 2.3 m, 3.0 m and 3.4 m respectively. In an enhanced greenhouse climate (around 2050), projected increases in cyclone intensity and mean sea-level see these heights increase to 2.4 m, 2.8 m, 3.8 m and 4.2 m respectively. The average area inundated by events with a return period greater than 100 years is found to more than double under enhanced greenhouse conditions.","container-title":"Natural Hazards","DOI":"10.1023/A:1026118417752","ISSN":"1573-0840","issue":"2","journalAbbreviation":"Natural Hazards","language":"en","page":"187-207","source":"Springer Link","title":"Impact of Sea-level Rise and Storm Surges on a Coastal Community","volume":"30","author":[{"family":"Mcinnes","given":"K. L."},{"family":"Walsh","given":"K. J. E."},{"family":"Hubbert","given":"G. D."},{"family":"Beer","given":"T."}],"issued":{"date-parts":[["2003",10,1]]}}}],"schema":"https://github.com/citation-style-language/schema/raw/master/csl-citation.json"} </w:instrText>
      </w:r>
      <w:r w:rsidR="00AC1BBA">
        <w:rPr>
          <w:color w:val="000000" w:themeColor="text1"/>
        </w:rPr>
        <w:fldChar w:fldCharType="separate"/>
      </w:r>
      <w:r w:rsidR="00AC1BBA" w:rsidRPr="00AC1BBA">
        <w:rPr>
          <w:rFonts w:cs="Times New Roman"/>
          <w:kern w:val="0"/>
          <w:szCs w:val="24"/>
          <w:vertAlign w:val="superscript"/>
        </w:rPr>
        <w:t>12</w:t>
      </w:r>
      <w:r w:rsidR="00AC1BBA">
        <w:rPr>
          <w:color w:val="000000" w:themeColor="text1"/>
        </w:rPr>
        <w:fldChar w:fldCharType="end"/>
      </w:r>
      <w:r w:rsidR="008F572C">
        <w:rPr>
          <w:color w:val="000000" w:themeColor="text1"/>
        </w:rPr>
        <w:t>. S</w:t>
      </w:r>
      <w:r w:rsidR="33D4FD51">
        <w:rPr>
          <w:color w:val="000000" w:themeColor="text1"/>
        </w:rPr>
        <w:t>torm surge</w:t>
      </w:r>
      <w:r w:rsidR="00726640">
        <w:rPr>
          <w:color w:val="000000" w:themeColor="text1"/>
        </w:rPr>
        <w:t>s</w:t>
      </w:r>
      <w:r w:rsidR="33D4FD51">
        <w:rPr>
          <w:color w:val="000000" w:themeColor="text1"/>
        </w:rPr>
        <w:t xml:space="preserve"> may </w:t>
      </w:r>
      <w:r w:rsidR="008F572C">
        <w:rPr>
          <w:color w:val="000000" w:themeColor="text1"/>
        </w:rPr>
        <w:t>impact</w:t>
      </w:r>
      <w:r w:rsidR="33D4FD51">
        <w:rPr>
          <w:color w:val="000000" w:themeColor="text1"/>
        </w:rPr>
        <w:t xml:space="preserve"> soil carbon stability</w:t>
      </w:r>
      <w:r w:rsidR="008F572C">
        <w:rPr>
          <w:color w:val="000000" w:themeColor="text1"/>
        </w:rPr>
        <w:t xml:space="preserve"> in </w:t>
      </w:r>
      <w:r w:rsidR="000D7500">
        <w:rPr>
          <w:color w:val="000000" w:themeColor="text1"/>
        </w:rPr>
        <w:t>two ways</w:t>
      </w:r>
      <w:r w:rsidR="33D4FD51">
        <w:rPr>
          <w:color w:val="000000" w:themeColor="text1"/>
        </w:rPr>
        <w:t>: 1) changes in ionic strength, 2) shifts in redox conditions due to increase saturation</w:t>
      </w:r>
      <w:r w:rsidR="633C7A37">
        <w:rPr>
          <w:color w:val="000000" w:themeColor="text1"/>
        </w:rPr>
        <w:t>.</w:t>
      </w:r>
      <w:r w:rsidR="2CED0CFB">
        <w:rPr>
          <w:color w:val="000000" w:themeColor="text1"/>
        </w:rPr>
        <w:t xml:space="preserve"> </w:t>
      </w:r>
      <w:r w:rsidR="003601CD">
        <w:rPr>
          <w:color w:val="000000" w:themeColor="text1"/>
        </w:rPr>
        <w:t>Storm surges</w:t>
      </w:r>
      <w:r w:rsidR="00490EBE">
        <w:rPr>
          <w:color w:val="000000" w:themeColor="text1"/>
        </w:rPr>
        <w:t xml:space="preserve"> inundate coastal forest with saltwater</w:t>
      </w:r>
      <w:r w:rsidR="00F800C5">
        <w:rPr>
          <w:color w:val="000000" w:themeColor="text1"/>
        </w:rPr>
        <w:fldChar w:fldCharType="begin"/>
      </w:r>
      <w:r w:rsidR="00AC1BBA">
        <w:rPr>
          <w:color w:val="000000" w:themeColor="text1"/>
        </w:rPr>
        <w:instrText xml:space="preserve"> ADDIN ZOTERO_ITEM CSL_CITATION {"citationID":"adqqjDU4","properties":{"formattedCitation":"\\super 13\\nosupersub{}","plainCitation":"13","noteIndex":0},"citationItems":[{"id":148,"uris":["http://zotero.org/users/local/NA4Ompr6/items/7L6EINR4"],"itemData":{"id":148,"type":"article-journal","abstract":"The properties of hurricanes directly influence storm surges; however, the implications of projected changes to the climate are unclear. Here, we simulate the storm surges of historical storms under present day and end of century climate scenarios to assess the impact of climate change on storm surge inundation. We simulate 21 storms that impacted the Gulf of Mexico and Atlantic Coasts of the continental U.S. from 2000-2013. We find that the volume of inundation increases for 14 storms and the average change for all storms is +36%. The extent of inundation increases for 13 storms, and the average change for all storms is +25%. Notable increases in inundation occur near Texas, Louisiana, Mississippi, the west coast of Florida, the Carolinas, and New Jersey. Our calculations of inundation volume and extent suggest that at the end of the century, we can expect hurricanes to produce larger storm surge magnitudes in concentrated areas, as opposed to surges with lower magnitudes that are widespread. We examine changes in maximum wind speed, minimum central pressure, translation speed, and radius of the 33 ms−1 wind to assess the impacts of individual storm characteristics on storm surge. We find that there is no single storm characteristic that directly relates to storm surge inundation or its climate induced changes. Even when all the characteristics are considered together, the resulting influences are difficult to anticipate. This is likely due to the complexity of the hydrodynamics and interactions with local geography. This illustrates that even as climate change research advances and more is known about projected impacts to hurricanes, implications for storm surge will be difficult to predict without explicit numerical simulation.","container-title":"Frontiers in Built Environment","DOI":"10.3389/fbuil.2020.588049","ISSN":"2297-3362","journalAbbreviation":"Front. Built Environ.","language":"English","note":"publisher: Frontiers","source":"Frontiers","title":"Projected Climate Change Impacts on Hurricane Storm Surge Inundation in the Coastal United States","URL":"https://www.frontiersin.org/articles/10.3389/fbuil.2020.588049","volume":"6","author":[{"family":"Camelo","given":"Jeane"},{"family":"Mayo","given":"Talea L."},{"family":"Gutmann","given":"Ethan D."}],"accessed":{"date-parts":[["2024",4,23]]},"issued":{"date-parts":[["2020",12,3]]}}}],"schema":"https://github.com/citation-style-language/schema/raw/master/csl-citation.json"} </w:instrText>
      </w:r>
      <w:r w:rsidR="00F800C5">
        <w:rPr>
          <w:color w:val="000000" w:themeColor="text1"/>
        </w:rPr>
        <w:fldChar w:fldCharType="separate"/>
      </w:r>
      <w:r w:rsidR="00AC1BBA" w:rsidRPr="00AC1BBA">
        <w:rPr>
          <w:rFonts w:cs="Times New Roman"/>
          <w:kern w:val="0"/>
          <w:szCs w:val="24"/>
          <w:vertAlign w:val="superscript"/>
        </w:rPr>
        <w:t>13</w:t>
      </w:r>
      <w:r w:rsidR="00F800C5">
        <w:rPr>
          <w:color w:val="000000" w:themeColor="text1"/>
        </w:rPr>
        <w:fldChar w:fldCharType="end"/>
      </w:r>
      <w:r w:rsidR="00E407C7">
        <w:rPr>
          <w:color w:val="000000" w:themeColor="text1"/>
        </w:rPr>
        <w:t xml:space="preserve"> caus</w:t>
      </w:r>
      <w:r w:rsidR="12301CF0">
        <w:rPr>
          <w:color w:val="000000" w:themeColor="text1"/>
        </w:rPr>
        <w:t xml:space="preserve">ing </w:t>
      </w:r>
      <w:r w:rsidR="00E407C7">
        <w:rPr>
          <w:color w:val="000000" w:themeColor="text1"/>
        </w:rPr>
        <w:t xml:space="preserve">changes to the ionic strength of </w:t>
      </w:r>
      <w:r w:rsidR="00F800C5">
        <w:rPr>
          <w:color w:val="000000" w:themeColor="text1"/>
        </w:rPr>
        <w:t>the soil</w:t>
      </w:r>
      <w:r w:rsidR="007115CD">
        <w:rPr>
          <w:color w:val="000000" w:themeColor="text1"/>
        </w:rPr>
        <w:t xml:space="preserve"> that </w:t>
      </w:r>
      <w:r w:rsidR="2818CAAF">
        <w:rPr>
          <w:color w:val="000000" w:themeColor="text1"/>
        </w:rPr>
        <w:t xml:space="preserve">have been shown to </w:t>
      </w:r>
      <w:r w:rsidR="007115CD">
        <w:rPr>
          <w:color w:val="000000" w:themeColor="text1"/>
        </w:rPr>
        <w:t xml:space="preserve"> </w:t>
      </w:r>
      <w:r w:rsidR="22326456">
        <w:rPr>
          <w:color w:val="000000" w:themeColor="text1"/>
        </w:rPr>
        <w:t>influence</w:t>
      </w:r>
      <w:r w:rsidR="007115CD">
        <w:rPr>
          <w:color w:val="000000" w:themeColor="text1"/>
        </w:rPr>
        <w:t xml:space="preserve"> </w:t>
      </w:r>
      <w:r w:rsidR="006C3931">
        <w:rPr>
          <w:color w:val="000000" w:themeColor="text1"/>
        </w:rPr>
        <w:t xml:space="preserve">C, </w:t>
      </w:r>
      <w:r w:rsidR="001737F2">
        <w:rPr>
          <w:color w:val="000000" w:themeColor="text1"/>
        </w:rPr>
        <w:t>N and P cycling in coastal wetlands</w:t>
      </w:r>
      <w:r w:rsidR="008F1F65">
        <w:rPr>
          <w:color w:val="000000" w:themeColor="text1"/>
        </w:rPr>
        <w:fldChar w:fldCharType="begin"/>
      </w:r>
      <w:r w:rsidR="00AC1BBA">
        <w:rPr>
          <w:color w:val="000000" w:themeColor="text1"/>
        </w:rPr>
        <w:instrText xml:space="preserve"> ADDIN ZOTERO_ITEM CSL_CITATION {"citationID":"mNOmgzbu","properties":{"formattedCitation":"\\super 14,15\\nosupersub{}","plainCitation":"14,15","noteIndex":0},"citationItems":[{"id":150,"uris":["http://zotero.org/users/local/NA4Ompr6/items/PMA96BMV"],"itemData":{"id":150,"type":"article-journal","abstract":"Low-lying coastal ecosystems are rapidly salinizing due to sea level rise and associated saltwater intrusion (SWI). In agricultural soils, SWI can alter biogeochemical cycling of key nutrients such as nitrogen (N), phosphorus (P), and iron (Fe). The main objective of this study was to quantify the amount of nitrate–N (NO3–N), ammonium–N (NH4–N), soluble reactive P (SRP), and total dissolved iron (TDFe) released from agricultural soils undergoing SWI to determine their potential loss to downstream waterways. Agricultural soils were incubated for 0, 15, and 30 days (under oxic and anoxic conditions) with various salt solution combinations of sodium chloride (NaCl), sodium sulfate (Na2SO4), calcium sulfate (CaSO4), and Instant Ocean® to mimic (1) different ionic constituents of saltwater at different ionic strengths and (2) the presence or absence of gypsum, a soil amendment, through the addition of CaSO4. We also included a set of incubations treated with deionized water as a no ionic strength control (0.00 M). To increase statistical power, we grouped individual salt treatments based on our initial hypotheses at the end of the incubation period (day 30) to determine the effects of high (0.26–0.28 M) and low (0.03–0.04 M) ionic strength on inorganic N release and combinations of Ca and SO42− additions on SRP release to microcosm soil solution. Calcium additions decreased SRP release relative to saltwater that contained only NaCl additions under oxic and anoxic conditions. Additionally, high ionic strength treatments, which were about 7 times the ionic strength of low ionic strength treatments, released two times as much NH4–N to the soil solution, which suggests a non-linear relationship between ionic strength and NH4–N release. At day 30, anoxic microcosm soils treated with Instant Ocean® to simulate 15 parts per thousand seawater (ionic strength 0.26 M) released significantly more NH4–N (by 782 times), SRP (by 6 times), and TDFe (by 197 times) to the soil solution than oxic microcosm soils (P &lt; 0.05). This treatment was designed to reflect a field inundated by brackish seawater for almost a month, which is representative of conditions on farm fields undergoing SWI. Under these anoxic conditions, as much as 22% of bioavailable soil P (as SRP) and 45% of total inorganic N (as NH4–N) could be released to overlying water when inundated with saltwater. Our work indicates that the influx of salts and inundation of SWI-affected farm fields could lead to a large export of N and P from agricultural soils and potentially affect downstream water quality.","container-title":"Biogeochemistry","DOI":"10.1007/s10533-021-00796-6","ISSN":"1573-515X","issue":"3","journalAbbreviation":"Biogeochemistry","language":"en","page":"451-469","source":"Springer Link","title":"Saltwater intrusion affects nitrogen, phosphorus and iron transformations under oxic and anoxic conditions: an incubation experiment","title-short":"Saltwater intrusion affects nitrogen, phosphorus and iron transformations under oxic and anoxic conditions","volume":"154","author":[{"family":"Weissman","given":"Danielle"},{"family":"Ouyang","given":"Tianyin"},{"family":"Tully","given":"Katherine L."}],"issued":{"date-parts":[["2021",7,1]]}},"label":"page"},{"id":124,"uris":["http://zotero.org/users/local/NA4Ompr6/items/TN32QV4X"],"itemData":{"id":124,"type":"article-journal","abstract":"Salinization of freshwater ecosystems impacts carbon cycling, a particular concern for coastal wetlands, which are important agents of carbon sequestration. Previous experimental work using salt additions as a proxy for sea level rise, reveals widely divergent effects of salt on soil carbon processes. We performed a laboratory salt addition experiment on two different types of wetland soils (Ponzer muck and Hyde loam, both poorly drained organic soils) from the Coastal Plain of North Carolina. We used a commercial aquarium salt mix to make treatment solutions of 0, 2.5 and 10 ppt salinity and independently manipulated solution pH (5.5, 7.2, 8.8) for a full factorial experimental design. Our goal was to identify the effects of increasing ionic strength and increasing soil solution pH on soil carbon solubility and turnover. Microbial respiration and dissolved organic carbon solubility were depressed by marine salts, while pH manipulation alone had minimal effect. The addition of marine salts substantially reduced rates of carbon mineralization, reduced carbon solubility, and preferentially reduced the abundance of phenolic and aromatic organic molecules in solution. In the more acidic Ponzer muck, where salt additions dropped the pH from &gt; 5 to &lt; 4, we measured more substantial declines in DOC concentrations than in the base saturated Hyde loam. In contrast, in the base saturated Hyde loam, more marine salts remained in solution and the treatment effects on rates of carbon mineralization were more pronounced. Our results provide a clear demonstration of how ion exchange mechanisms result in indirect effects of salinization on the pH of soil solution and the solubility of organic matter. These indirect effects may explain much of the existing variation in reports of salt effects on soil carbon dynamics.","container-title":"Biogeochemistry","DOI":"10.1007/s10533-021-00869-6","ISSN":"1573-515X","issue":"2","journalAbbreviation":"Biogeochemistry","language":"en","page":"215-226","source":"Springer Link","title":"Saltwater intrusion in context: soil factors regulate impacts of salinity on soil carbon cycling","title-short":"Saltwater intrusion in context","volume":"157","author":[{"family":"Ury","given":"Emily A."},{"family":"Wright","given":"Justin P."},{"family":"Ardón","given":"Marcelo"},{"family":"Bernhardt","given":"Emily S."}],"issued":{"date-parts":[["2022",1,1]]}},"label":"page"}],"schema":"https://github.com/citation-style-language/schema/raw/master/csl-citation.json"} </w:instrText>
      </w:r>
      <w:r w:rsidR="008F1F65">
        <w:rPr>
          <w:color w:val="000000" w:themeColor="text1"/>
        </w:rPr>
        <w:fldChar w:fldCharType="separate"/>
      </w:r>
      <w:r w:rsidR="00AC1BBA" w:rsidRPr="00AC1BBA">
        <w:rPr>
          <w:rFonts w:cs="Times New Roman"/>
          <w:kern w:val="0"/>
          <w:szCs w:val="24"/>
          <w:vertAlign w:val="superscript"/>
        </w:rPr>
        <w:t>14,15</w:t>
      </w:r>
      <w:r w:rsidR="008F1F65">
        <w:rPr>
          <w:color w:val="000000" w:themeColor="text1"/>
        </w:rPr>
        <w:fldChar w:fldCharType="end"/>
      </w:r>
      <w:r w:rsidR="00D432B1">
        <w:rPr>
          <w:color w:val="000000" w:themeColor="text1"/>
        </w:rPr>
        <w:t xml:space="preserve">. </w:t>
      </w:r>
      <w:r w:rsidR="001E3BB3">
        <w:rPr>
          <w:color w:val="000000" w:themeColor="text1"/>
        </w:rPr>
        <w:t xml:space="preserve">Marine salts have displayed varying effects on soil aside from just changing the ionic strength of the porewater (pH, </w:t>
      </w:r>
      <w:r w:rsidR="00936FB6">
        <w:rPr>
          <w:color w:val="000000" w:themeColor="text1"/>
        </w:rPr>
        <w:t>cation exchange capacity</w:t>
      </w:r>
      <w:r w:rsidR="001E3BB3">
        <w:rPr>
          <w:color w:val="000000" w:themeColor="text1"/>
        </w:rPr>
        <w:t>, introduction of terminal electron acceptors) and the extent of change is most likely due to characteristics of the site itself and its history to salt exposure</w:t>
      </w:r>
      <w:r w:rsidR="001E3BB3">
        <w:rPr>
          <w:color w:val="000000" w:themeColor="text1"/>
        </w:rPr>
        <w:fldChar w:fldCharType="begin"/>
      </w:r>
      <w:r w:rsidR="00AC1BBA">
        <w:rPr>
          <w:color w:val="000000" w:themeColor="text1"/>
        </w:rPr>
        <w:instrText xml:space="preserve"> ADDIN ZOTERO_ITEM CSL_CITATION {"citationID":"trvAKU7n","properties":{"formattedCitation":"\\super 15\\nosupersub{}","plainCitation":"15","noteIndex":0},"citationItems":[{"id":124,"uris":["http://zotero.org/users/local/NA4Ompr6/items/TN32QV4X"],"itemData":{"id":124,"type":"article-journal","abstract":"Salinization of freshwater ecosystems impacts carbon cycling, a particular concern for coastal wetlands, which are important agents of carbon sequestration. Previous experimental work using salt additions as a proxy for sea level rise, reveals widely divergent effects of salt on soil carbon processes. We performed a laboratory salt addition experiment on two different types of wetland soils (Ponzer muck and Hyde loam, both poorly drained organic soils) from the Coastal Plain of North Carolina. We used a commercial aquarium salt mix to make treatment solutions of 0, 2.5 and 10 ppt salinity and independently manipulated solution pH (5.5, 7.2, 8.8) for a full factorial experimental design. Our goal was to identify the effects of increasing ionic strength and increasing soil solution pH on soil carbon solubility and turnover. Microbial respiration and dissolved organic carbon solubility were depressed by marine salts, while pH manipulation alone had minimal effect. The addition of marine salts substantially reduced rates of carbon mineralization, reduced carbon solubility, and preferentially reduced the abundance of phenolic and aromatic organic molecules in solution. In the more acidic Ponzer muck, where salt additions dropped the pH from &gt; 5 to &lt; 4, we measured more substantial declines in DOC concentrations than in the base saturated Hyde loam. In contrast, in the base saturated Hyde loam, more marine salts remained in solution and the treatment effects on rates of carbon mineralization were more pronounced. Our results provide a clear demonstration of how ion exchange mechanisms result in indirect effects of salinization on the pH of soil solution and the solubility of organic matter. These indirect effects may explain much of the existing variation in reports of salt effects on soil carbon dynamics.","container-title":"Biogeochemistry","DOI":"10.1007/s10533-021-00869-6","ISSN":"1573-515X","issue":"2","journalAbbreviation":"Biogeochemistry","language":"en","page":"215-226","source":"Springer Link","title":"Saltwater intrusion in context: soil factors regulate impacts of salinity on soil carbon cycling","title-short":"Saltwater intrusion in context","volume":"157","author":[{"family":"Ury","given":"Emily A."},{"family":"Wright","given":"Justin P."},{"family":"Ardón","given":"Marcelo"},{"family":"Bernhardt","given":"Emily S."}],"issued":{"date-parts":[["2022",1,1]]}}}],"schema":"https://github.com/citation-style-language/schema/raw/master/csl-citation.json"} </w:instrText>
      </w:r>
      <w:r w:rsidR="001E3BB3">
        <w:rPr>
          <w:color w:val="000000" w:themeColor="text1"/>
        </w:rPr>
        <w:fldChar w:fldCharType="separate"/>
      </w:r>
      <w:r w:rsidR="00AC1BBA" w:rsidRPr="00AC1BBA">
        <w:rPr>
          <w:rFonts w:cs="Times New Roman"/>
          <w:kern w:val="0"/>
          <w:szCs w:val="24"/>
          <w:vertAlign w:val="superscript"/>
        </w:rPr>
        <w:t>15</w:t>
      </w:r>
      <w:r w:rsidR="001E3BB3">
        <w:rPr>
          <w:color w:val="000000" w:themeColor="text1"/>
        </w:rPr>
        <w:fldChar w:fldCharType="end"/>
      </w:r>
      <w:r w:rsidR="001E3BB3">
        <w:rPr>
          <w:color w:val="000000" w:themeColor="text1"/>
        </w:rPr>
        <w:t>.</w:t>
      </w:r>
      <w:r w:rsidR="00A072F3">
        <w:rPr>
          <w:color w:val="000000" w:themeColor="text1"/>
        </w:rPr>
        <w:t xml:space="preserve"> </w:t>
      </w:r>
      <w:r w:rsidR="00F633C6">
        <w:rPr>
          <w:color w:val="000000" w:themeColor="text1"/>
        </w:rPr>
        <w:fldChar w:fldCharType="begin"/>
      </w:r>
      <w:r w:rsidR="00AC1BBA">
        <w:rPr>
          <w:color w:val="000000" w:themeColor="text1"/>
        </w:rPr>
        <w:instrText xml:space="preserve"> ADDIN ZOTERO_ITEM CSL_CITATION {"citationID":"V8r5iOOo","properties":{"formattedCitation":"\\super 16\\nosupersub{}","plainCitation":"16","noteIndex":0},"citationItems":[{"id":145,"uris":["http://zotero.org/users/local/NA4Ompr6/items/LZDT6HUX"],"itemData":{"id":145,"type":"article-journal","abstract":"The production of water-extractable organic carbon (WEOC) during arctic coastal erosion and permafrost degradation may contribute significantly to C fluxes under warming conditions, but it remains difficult to quantify. A tundra soil collected near Barrow, AK, was selected to evaluate the effects of soil pretreatments (oven drying vs. freeze drying) as well as extraction solutions (pure water vs. seawater) on WEOC yields. Both oven drying and freeze drying significantly increased WEOC release compared with the original moist soil samples; dried samples released, on average, 18% more WEOC than did original moist samples. Similar results were observed for the production of low-molecular-weight dissolved organic C. However, extractable OC released from different soil horizons exhibited differences in specific UV absorption, suggesting differences in WEOC quality. Furthermore, extractable OC yields were significantly less in samples extracted with seawater compared with those extracted with pure water, likely due to the effects of major ions on extractable OC flocculation. Compared with samples from the active horizons, upper permafrost samples released more WEOC, suggesting that continuously frozen samples were more sensitive than samples that had experienced more drying–wetting cycles in nature. Specific UV absorption of seawater-extracted OC was significantly lower than that of OC extracted using pure water, suggesting more aromatic or humic substances were flocculated during seawater extraction. Our results suggest that overestimation of total terrestrial WEOC input to the Arctic Ocean during coastal erosion could occur if estimations were based on WEOC extracted from dried soil samples using pure water.","container-title":"Journal of Environmental Quality","DOI":"10.2134/jeq2007.0403","ISSN":"1537-2537","issue":"6","language":"en","license":"© American Society of Agronomy, Crop Science Society of America, and Soil Science Society of America","note":"_eprint: https://onlinelibrary.wiley.com/doi/pdf/10.2134/jeq2007.0403","page":"2368-2374","source":"Wiley Online Library","title":"Estimating the Impact of Seawater on the Production of Soil Water-Extractable Organic Carbon during Coastal Erosion","volume":"37","author":[{"family":"Dou","given":"Fugen"},{"family":"Ping","given":"Chien-Lu"},{"family":"Guo","given":"Laodong"},{"family":"Jorgenson","given":"Torre"}],"issued":{"date-parts":[["2008"]]}}}],"schema":"https://github.com/citation-style-language/schema/raw/master/csl-citation.json"} </w:instrText>
      </w:r>
      <w:r w:rsidR="00F633C6">
        <w:rPr>
          <w:color w:val="000000" w:themeColor="text1"/>
        </w:rPr>
        <w:fldChar w:fldCharType="separate"/>
      </w:r>
      <w:r w:rsidR="00AC1BBA" w:rsidRPr="00AC1BBA">
        <w:rPr>
          <w:rFonts w:cs="Times New Roman"/>
          <w:kern w:val="0"/>
          <w:szCs w:val="24"/>
          <w:vertAlign w:val="superscript"/>
        </w:rPr>
        <w:t>16</w:t>
      </w:r>
      <w:r w:rsidR="00F633C6">
        <w:rPr>
          <w:color w:val="000000" w:themeColor="text1"/>
        </w:rPr>
        <w:fldChar w:fldCharType="end"/>
      </w:r>
      <w:r w:rsidR="00C7032C">
        <w:rPr>
          <w:color w:val="000000" w:themeColor="text1"/>
        </w:rPr>
        <w:fldChar w:fldCharType="begin"/>
      </w:r>
      <w:r w:rsidR="00AC1BBA">
        <w:rPr>
          <w:color w:val="000000" w:themeColor="text1"/>
        </w:rPr>
        <w:instrText xml:space="preserve"> ADDIN ZOTERO_ITEM CSL_CITATION {"citationID":"pU91U2rn","properties":{"formattedCitation":"\\super 17\\nosupersub{}","plainCitation":"17","noteIndex":0},"citationItems":[{"id":1,"uris":["http://zotero.org/users/local/NA4Ompr6/items/L2WT3ETJ"],"itemData":{"id":1,"type":"article-journal","abstract":"In coastal environments, sea level rise (SLR) will likely alter reactions between organic matter (OM) and iron (Fe) minerals. A molecular understanding of OM–Fe reactions in complex ionic matrices such as seawater is lacking. We investigated the temporal molecular composition and adsorption of coastal OM to ferrihydrite (Fh) over 24 h in low-ionic strength water (LIW) (I = 0.0009 M), mid-ionic strength water (MIW) (I = 0.003 M) (freshwater proxy), and high-ionic strength water (HIW) (I = 0.6 M) (seawater proxy). Adsorbed OM concentrations significantly (p &lt; 0.05) decreased in HIW (2.12 ± 0.03 mg C/g Fh), compared to those in MIW (3.24 ± 0.56 mg C/g Fh) and LIW (3.74 ± 0.36 mg C/g Fh). In combination with adsorbed ions in HIW (9–195 mg/g Fh) compared to adsorbed ions in MIW and LIW (0.02–0.9 mg/g Fh), an ionic strength threshold is evident. This threshold effect was reflected in the dynamic molecular composition of OM, characterized via Fourier transform ion cyclotron mass spectrometry. In LIW and MIW, rapid sequential adsorption of polycyclic aromatic and phenolic compounds occurred, followed by increasing adsorption of highly unsaturated compounds. Conversely, OM in HIW did not exhibit observable selective adsorption. Overall, limited OM adsorption and indiscriminate fractionation as a result of SLR will likely impact carbon cycling.","container-title":"Environmental Science &amp; Technology Letters","DOI":"10.1021/acs.estlett.1c00432","issue":"8","journalAbbreviation":"Environ. Sci. Technol. Lett.","note":"publisher: American Chemical Society","page":"719-724","source":"ACS Publications","title":"Ionic Strength and Species Drive Iron–Carbon Adsorption Dynamics: Implications for Carbon Cycling in Future Coastal Environments","title-short":"Ionic Strength and Species Drive Iron–Carbon Adsorption Dynamics","volume":"8","author":[{"family":"Tomaszewski","given":"E. J."},{"family":"Coward","given":"E. K."},{"family":"Sparks","given":"D. L."}],"issued":{"date-parts":[["2021",8,10]]}}}],"schema":"https://github.com/citation-style-language/schema/raw/master/csl-citation.json"} </w:instrText>
      </w:r>
      <w:r w:rsidR="00C7032C">
        <w:rPr>
          <w:color w:val="000000" w:themeColor="text1"/>
        </w:rPr>
        <w:fldChar w:fldCharType="separate"/>
      </w:r>
      <w:r w:rsidR="00AC1BBA" w:rsidRPr="00AC1BBA">
        <w:rPr>
          <w:rFonts w:cs="Times New Roman"/>
          <w:kern w:val="0"/>
          <w:szCs w:val="24"/>
          <w:vertAlign w:val="superscript"/>
        </w:rPr>
        <w:t>17</w:t>
      </w:r>
      <w:r w:rsidR="00C7032C">
        <w:rPr>
          <w:color w:val="000000" w:themeColor="text1"/>
        </w:rPr>
        <w:fldChar w:fldCharType="end"/>
      </w:r>
      <w:r w:rsidR="4FA55C73">
        <w:rPr>
          <w:color w:val="000000" w:themeColor="text1"/>
        </w:rPr>
        <w:t xml:space="preserve">Changes in redox state can influence iron-organic matter coupling, which may further influence carbon cyling in systems impacted by storm surge. For example, </w:t>
      </w:r>
      <w:r w:rsidR="00321236">
        <w:rPr>
          <w:color w:val="000000" w:themeColor="text1"/>
        </w:rPr>
        <w:t>Bhattacharya et al (2018)</w:t>
      </w:r>
      <w:r w:rsidR="20D22E06">
        <w:rPr>
          <w:color w:val="000000" w:themeColor="text1"/>
        </w:rPr>
        <w:t xml:space="preserve"> found that</w:t>
      </w:r>
      <w:r w:rsidR="00321236">
        <w:rPr>
          <w:color w:val="000000" w:themeColor="text1"/>
        </w:rPr>
        <w:t xml:space="preserve"> </w:t>
      </w:r>
      <w:r w:rsidR="00B1402E">
        <w:rPr>
          <w:color w:val="000000" w:themeColor="text1"/>
        </w:rPr>
        <w:t xml:space="preserve"> frequent shifts </w:t>
      </w:r>
      <w:r w:rsidR="00BF3ABD">
        <w:rPr>
          <w:color w:val="000000" w:themeColor="text1"/>
        </w:rPr>
        <w:t>in redox state might promote C loss from soils</w:t>
      </w:r>
      <w:r w:rsidR="00093F94">
        <w:rPr>
          <w:color w:val="000000" w:themeColor="text1"/>
        </w:rPr>
        <w:t xml:space="preserve"> via desorption and leaching of DOC</w:t>
      </w:r>
      <w:r w:rsidR="000A0929">
        <w:rPr>
          <w:color w:val="000000" w:themeColor="text1"/>
        </w:rPr>
        <w:t>.</w:t>
      </w:r>
      <w:r w:rsidR="00D541E1">
        <w:rPr>
          <w:color w:val="000000" w:themeColor="text1"/>
        </w:rPr>
        <w:t xml:space="preserve"> </w:t>
      </w:r>
      <w:r w:rsidR="00090764">
        <w:rPr>
          <w:color w:val="000000" w:themeColor="text1"/>
        </w:rPr>
        <w:t>Understanding the impact of shifts in redox potential and how they might trigger Fe-C</w:t>
      </w:r>
      <w:r w:rsidR="006E1701">
        <w:rPr>
          <w:color w:val="000000" w:themeColor="text1"/>
        </w:rPr>
        <w:t xml:space="preserve"> and/or Fe-OM interactions to act as a mechanism for </w:t>
      </w:r>
      <w:r w:rsidR="007878E7">
        <w:rPr>
          <w:color w:val="000000" w:themeColor="text1"/>
        </w:rPr>
        <w:t>DOC mobilization is a very important aspect</w:t>
      </w:r>
      <w:r w:rsidR="0026294E">
        <w:rPr>
          <w:color w:val="000000" w:themeColor="text1"/>
        </w:rPr>
        <w:t xml:space="preserve"> to investigate</w:t>
      </w:r>
      <w:r w:rsidR="00125DD3">
        <w:rPr>
          <w:color w:val="000000" w:themeColor="text1"/>
        </w:rPr>
        <w:fldChar w:fldCharType="begin"/>
      </w:r>
      <w:r w:rsidR="00AC1BBA">
        <w:rPr>
          <w:color w:val="000000" w:themeColor="text1"/>
        </w:rPr>
        <w:instrText xml:space="preserve"> ADDIN ZOTERO_ITEM CSL_CITATION {"citationID":"00Wve4gS","properties":{"formattedCitation":"\\super 18,19\\nosupersub{}","plainCitation":"18,19","noteIndex":0},"citationItems":[{"id":56,"uris":["http://zotero.org/users/local/NA4Ompr6/items/AXT8GNA6"],"itemData":{"id":56,"type":"article-journal","abstract":"Flooding is the most common natural hazard and third most damaging globally after storms and earthquakes. Anthropogenic climate change is expected to increase flood risk through more frequent heavy precipitation, increased catchment wetness and sea level rise. This paper reviews steps being taken by actors at international, national, regional and community levels to adapt to flood risk from tidal, fluvial, surface and groundwater sources. We refer to existing inventories, national and sectoral adaptation plans, flood inquiries, building and planning codes, city plans, research literature and international policy reviews. We distinguish between the enabling environment for adaptation and specific implementing measures to manage flood risk. Enabling includes routine monitoring, flood forecasting, data exchange, institutional reform, bridging organizations, contingency planning for disasters, insurance and legal incentives to reduce vulnerability. All such activities are ‘low regret’ in that they yield benefits regardless of the climate scenario but are not cost-free. Implementing includes climate safety factors for new build, upgrading resistance and resilience of existing infrastructure, modifying operating rules, development control, flood forecasting, temporary and permanent retreat from hazardous areas, periodic review and adaptive management. We identify evidence of both types of adaptation following the catastrophic 2010/11 flooding in Victoria, Australia. However, significant challenges remain for managing transboundary flood risk (at all scales), protecting existing property at risk from flooding, and ensuring equitable outcomes in terms of risk reduction for all. Adaptive management also raises questions about the wider preparedness of society to systematically monitor and respond to evolving flood risks and vulnerabilities.","container-title":"Progress in Physical Geography: Earth and Environment","DOI":"10.1177/0309133312438908","ISSN":"0309-1333","issue":"3","language":"en","note":"publisher: SAGE Publications Ltd","page":"348-378","source":"SAGE Journals","title":"Adapting to flood risk under climate change","volume":"36","author":[{"family":"Wilby","given":"Robert L."},{"family":"Keenan","given":"Rod"}],"issued":{"date-parts":[["2012",6,1]]}},"label":"page"},{"id":57,"uris":["http://zotero.org/users/local/NA4Ompr6/items/K3YJ2X8H"],"itemData":{"id":57,"type":"article-journal","abstract":"Under climate change, compound flooding has resulted in severe disasters in coastal areas around the world. In this study, an integrated framework is proposed to determine the range of compound flood risk without the requirement of joint probability analysis between storm surge and rainfall. In the framework, the flood risks are analyzed under four extreme scenarios with/without the compound effect of storm surge and rainfall in the past and the future. From the end of the 20th century to the middle of the 21st century, the worst scenario shows that the flood area significantly increases by 92% for the low-lying coastal areas in southwest Taiwan under the compound effect of storm surge and rainfall if they are fully correlated. In the most optimistic scenario, the flood area slightly increases by 15% without compound effect (only storm surge is considered). To coastal flooding, the synchronization of storm surge and rainfall contributes much more than the climate-induced amplification of individual factors. When storm surge and rainfall happen at the same time, the extent and duration of flooding increase simultaneously under the influence of pluvial and surge-induced flooding. Risk analysis shows an obvious increase of risk level for villages originally at low risks, which require integrated countermeasures against the consequence brought by compound flooding in the future. The framework can be applied in other low-lying coastal areas to quantify the potential impacts on human and environment caused by compound flooding under climate change.","container-title":"Science of The Total Environment","DOI":"10.1016/j.scitotenv.2020.144439","ISSN":"0048-9697","journalAbbreviation":"Science of The Total Environment","page":"144439","source":"ScienceDirect","title":"Flood risk influenced by the compound effect of storm surge and rainfall under climate change for low-lying coastal areas","volume":"764","author":[{"family":"Hsiao","given":"Shih-Chun"},{"family":"Chiang","given":"Wen-Son"},{"family":"Jang","given":"Jiun-Huei"},{"family":"Wu","given":"Han-Lun"},{"family":"Lu","given":"Wei-Shiun"},{"family":"Chen","given":"Wei-Bo"},{"family":"Wu","given":"Yun-Ta"}],"issued":{"date-parts":[["2021",4,10]]}},"label":"page"}],"schema":"https://github.com/citation-style-language/schema/raw/master/csl-citation.json"} </w:instrText>
      </w:r>
      <w:r w:rsidR="00125DD3">
        <w:rPr>
          <w:color w:val="000000" w:themeColor="text1"/>
        </w:rPr>
        <w:fldChar w:fldCharType="separate"/>
      </w:r>
      <w:r w:rsidR="00AC1BBA" w:rsidRPr="00AC1BBA">
        <w:rPr>
          <w:rFonts w:cs="Times New Roman"/>
          <w:kern w:val="0"/>
          <w:szCs w:val="24"/>
          <w:vertAlign w:val="superscript"/>
        </w:rPr>
        <w:t>18,19</w:t>
      </w:r>
      <w:r w:rsidR="00125DD3">
        <w:rPr>
          <w:color w:val="000000" w:themeColor="text1"/>
        </w:rPr>
        <w:fldChar w:fldCharType="end"/>
      </w:r>
      <w:r w:rsidR="007E7C0B">
        <w:rPr>
          <w:color w:val="000000" w:themeColor="text1"/>
        </w:rPr>
        <w:t xml:space="preserve"> considering the ubiquitous nature of Fe as a key mineral in </w:t>
      </w:r>
      <w:r w:rsidR="005D515C">
        <w:rPr>
          <w:color w:val="000000" w:themeColor="text1"/>
        </w:rPr>
        <w:t>biogeochemical cycling</w:t>
      </w:r>
      <w:r w:rsidR="00355484">
        <w:rPr>
          <w:color w:val="000000" w:themeColor="text1"/>
        </w:rPr>
        <w:fldChar w:fldCharType="begin"/>
      </w:r>
      <w:r w:rsidR="00AC1BBA">
        <w:rPr>
          <w:color w:val="000000" w:themeColor="text1"/>
        </w:rPr>
        <w:instrText xml:space="preserve"> ADDIN ZOTERO_ITEM CSL_CITATION {"citationID":"IJrChs9R","properties":{"formattedCitation":"\\super 20,21\\nosupersub{}","plainCitation":"20,21","noteIndex":0},"citationItems":[{"id":128,"uris":["http://zotero.org/users/local/NA4Ompr6/items/6Q4JMRRI"],"itemData":{"id":128,"type":"article-journal","abstract":"Previous studies report high and increasing iron (Fe) concentrations in boreal river mouths. This Fe has shown relatively high stability to salinity-induced aggregation in estuaries. The aim of this study was to understand how the speciation of Fe affects stability over salinity gradients. For Fe to remain in suspension interactions with organic matter (OM) are fundamental and these interactions can be divided in two dominant phases: organically complexed Fe, and colloidal Fe (oxy)hydroxides, stabilized by surface interactions with OM. The stability of these two Fe phases was tested using mixing experiments with river water and artificial seawater. Fe speciation of river waters and salinity-induced aggregates was determined by synchrotron-based extended X-ray absorption fine structure (EXAFS) spectroscopy. The relative contribution of the two Fe phases varied widely across the sampled rivers. Moreover, we found selective removal of Fe (oxy)hydroxides by aggregation at increasing salinity, while organically complexed Fe was less affected. However, Fe–OM complexes were also found in the aggregates, illustrating that the control of Fe stability is not explained by the prevalence of the respective Fe phases alone. Factors such as colloid size and the chemical composition of the OM may also impact the behavior of Fe species.","container-title":"Environmental Science &amp; Technology","DOI":"10.1021/acs.est.7b02309","ISSN":"0013-936X","issue":"17","journalAbbreviation":"Environ. Sci. Technol.","note":"publisher: American Chemical Society","page":"9747-9755","source":"ACS Publications","title":"Salinity Effects on Iron Speciation in Boreal River Waters","volume":"51","author":[{"family":"Herzog","given":"Simon D."},{"family":"Persson","given":"Per"},{"family":"Kritzberg","given":"Emma S."}],"issued":{"date-parts":[["2017",9,5]]}},"label":"page"},{"id":24,"uris":["http://zotero.org/users/local/NA4Ompr6/items/BNX24QYK"],"itemData":{"id":24,"type":"article-journal","abstract":"Iron (oxyhydr)oxides strongly adsorb phosphate and limit its bioavailability, but interactions between phosphate and various Fe (oxyhydr)oxides are poorly constrained in natural systems. An in-situ incubation experiment was conducted to explore Fe (oxyhydr)oxide transformation and effects on phosphate sorption in soils with contrasting saturation and redox conditions. Synthetic Fe (oxyhydr)oxides (ferrihydrite, goethite and hematite) were coated onto quartz sand and either pre-sorbed with phosphate or left phosphate-free. The oxide-coated sands were mixed with natural organic matter, enclosed in mesh bags, and buried in and around a vernal pond for up to 12 weeks. Redox conditions were stable and oxic in the upland soils surrounding the vernal pond but largely shifted from Fe reducing to Fe oxidizing in the lowland soils within the vernal pond as it dried during the summer. Iron (oxyhydr)oxides lost more Fe (− 41% ± 10%) and P (− 43 ± 11%) when incubated in the redox-dynamic lowlands compared to the uplands (− 18% ± 5% Fe and − 24 ± 8% P). Averaged across both uplands and lowlands, Fe losses from crystalline goethite and hematite (− 38% ± 6%) were unexpectedly higher than losses from short range ordered ferrihydrite (− 12% ± 10%). We attribute losses of Fe and associated P from goethite and hematite to colloid detachment and dispersion but losses from ferrihydrite to reductive dissolution. Iron losses were partially offset by retention of solubilized Fe as organic-bound Fe(III). Iron (oxyhydr)oxides that persisted during the incubation retained or even gained P, indicating low amounts of phosphate sorption from solution. These results demonstrate that hydrologic variability and Fe (oxyhydr)oxide mineralogy impact Fe mobilization pathways that may regulate phosphate bioavailability.","container-title":"Biogeochemistry","DOI":"10.1007/s10533-023-01094-z","ISSN":"1573-515X","issue":"2","journalAbbreviation":"Biogeochemistry","language":"en","page":"87-107","source":"Springer Link","title":"Influence of contrasting redox conditions on iron (oxyhydr)oxide transformation and associated phosphate sorption","volume":"166","author":[{"family":"Barczok","given":"Maximilian"},{"family":"Smith","given":"Chelsea"},{"family":"Di Domenico","given":"Nicolle"},{"family":"Kinsman-Costello","given":"Lauren"},{"family":"Singer","given":"David"},{"family":"Herndon","given":"Elizabeth"}],"issued":{"date-parts":[["2023",11,1]]}},"label":"page"}],"schema":"https://github.com/citation-style-language/schema/raw/master/csl-citation.json"} </w:instrText>
      </w:r>
      <w:r w:rsidR="00355484">
        <w:rPr>
          <w:color w:val="000000" w:themeColor="text1"/>
        </w:rPr>
        <w:fldChar w:fldCharType="separate"/>
      </w:r>
      <w:r w:rsidR="00AC1BBA" w:rsidRPr="00AC1BBA">
        <w:rPr>
          <w:rFonts w:cs="Times New Roman"/>
          <w:kern w:val="0"/>
          <w:szCs w:val="24"/>
          <w:vertAlign w:val="superscript"/>
        </w:rPr>
        <w:t>20,21</w:t>
      </w:r>
      <w:r w:rsidR="00355484">
        <w:rPr>
          <w:color w:val="000000" w:themeColor="text1"/>
        </w:rPr>
        <w:fldChar w:fldCharType="end"/>
      </w:r>
      <w:r w:rsidR="00A079A7">
        <w:rPr>
          <w:color w:val="000000" w:themeColor="text1"/>
        </w:rPr>
        <w:t>.</w:t>
      </w:r>
      <w:r w:rsidR="0026294E">
        <w:rPr>
          <w:color w:val="000000" w:themeColor="text1"/>
        </w:rPr>
        <w:t xml:space="preserve"> </w:t>
      </w:r>
      <w:r w:rsidR="0058554D">
        <w:rPr>
          <w:color w:val="000000" w:themeColor="text1"/>
        </w:rPr>
        <w:t xml:space="preserve">Additionally, </w:t>
      </w:r>
      <w:r w:rsidR="00D66341">
        <w:rPr>
          <w:color w:val="000000" w:themeColor="text1"/>
        </w:rPr>
        <w:t xml:space="preserve">Fe(III) has been shown to </w:t>
      </w:r>
      <w:r w:rsidR="0026294E">
        <w:rPr>
          <w:color w:val="000000" w:themeColor="text1"/>
        </w:rPr>
        <w:t>associate with aromatic compounds</w:t>
      </w:r>
      <w:r w:rsidR="06DF2E9A">
        <w:rPr>
          <w:color w:val="000000" w:themeColor="text1"/>
        </w:rPr>
        <w:t xml:space="preserve"> along salinity gradients</w:t>
      </w:r>
      <w:r w:rsidR="00596587">
        <w:rPr>
          <w:color w:val="000000" w:themeColor="text1"/>
        </w:rPr>
        <w:t xml:space="preserve"> </w:t>
      </w:r>
      <w:r w:rsidR="006816D3">
        <w:rPr>
          <w:color w:val="000000" w:themeColor="text1"/>
        </w:rPr>
        <w:t xml:space="preserve"> </w:t>
      </w:r>
      <w:r w:rsidR="0002259F">
        <w:rPr>
          <w:color w:val="000000" w:themeColor="text1"/>
        </w:rPr>
        <w:fldChar w:fldCharType="begin"/>
      </w:r>
      <w:r w:rsidR="00AC1BBA">
        <w:rPr>
          <w:color w:val="000000" w:themeColor="text1"/>
        </w:rPr>
        <w:instrText xml:space="preserve"> ADDIN ZOTERO_ITEM CSL_CITATION {"citationID":"LCaIwuaY","properties":{"formattedCitation":"\\super 15\\nosupersub{}","plainCitation":"15","noteIndex":0},"citationItems":[{"id":124,"uris":["http://zotero.org/users/local/NA4Ompr6/items/TN32QV4X"],"itemData":{"id":124,"type":"article-journal","abstract":"Salinization of freshwater ecosystems impacts carbon cycling, a particular concern for coastal wetlands, which are important agents of carbon sequestration. Previous experimental work using salt additions as a proxy for sea level rise, reveals widely divergent effects of salt on soil carbon processes. We performed a laboratory salt addition experiment on two different types of wetland soils (Ponzer muck and Hyde loam, both poorly drained organic soils) from the Coastal Plain of North Carolina. We used a commercial aquarium salt mix to make treatment solutions of 0, 2.5 and 10 ppt salinity and independently manipulated solution pH (5.5, 7.2, 8.8) for a full factorial experimental design. Our goal was to identify the effects of increasing ionic strength and increasing soil solution pH on soil carbon solubility and turnover. Microbial respiration and dissolved organic carbon solubility were depressed by marine salts, while pH manipulation alone had minimal effect. The addition of marine salts substantially reduced rates of carbon mineralization, reduced carbon solubility, and preferentially reduced the abundance of phenolic and aromatic organic molecules in solution. In the more acidic Ponzer muck, where salt additions dropped the pH from &gt; 5 to &lt; 4, we measured more substantial declines in DOC concentrations than in the base saturated Hyde loam. In contrast, in the base saturated Hyde loam, more marine salts remained in solution and the treatment effects on rates of carbon mineralization were more pronounced. Our results provide a clear demonstration of how ion exchange mechanisms result in indirect effects of salinization on the pH of soil solution and the solubility of organic matter. These indirect effects may explain much of the existing variation in reports of salt effects on soil carbon dynamics.","container-title":"Biogeochemistry","DOI":"10.1007/s10533-021-00869-6","ISSN":"1573-515X","issue":"2","journalAbbreviation":"Biogeochemistry","language":"en","page":"215-226","source":"Springer Link","title":"Saltwater intrusion in context: soil factors regulate impacts of salinity on soil carbon cycling","title-short":"Saltwater intrusion in context","volume":"157","author":[{"family":"Ury","given":"Emily A."},{"family":"Wright","given":"Justin P."},{"family":"Ardón","given":"Marcelo"},{"family":"Bernhardt","given":"Emily S."}],"issued":{"date-parts":[["2022",1,1]]}}}],"schema":"https://github.com/citation-style-language/schema/raw/master/csl-citation.json"} </w:instrText>
      </w:r>
      <w:r w:rsidR="0002259F">
        <w:rPr>
          <w:color w:val="000000" w:themeColor="text1"/>
        </w:rPr>
        <w:fldChar w:fldCharType="separate"/>
      </w:r>
      <w:r w:rsidR="00AC1BBA" w:rsidRPr="00AC1BBA">
        <w:rPr>
          <w:rFonts w:cs="Times New Roman"/>
          <w:kern w:val="0"/>
          <w:szCs w:val="24"/>
          <w:vertAlign w:val="superscript"/>
        </w:rPr>
        <w:t>15</w:t>
      </w:r>
      <w:r w:rsidR="0002259F">
        <w:rPr>
          <w:color w:val="000000" w:themeColor="text1"/>
        </w:rPr>
        <w:fldChar w:fldCharType="end"/>
      </w:r>
      <w:r w:rsidR="006816D3">
        <w:rPr>
          <w:color w:val="000000" w:themeColor="text1"/>
        </w:rPr>
        <w:t>.</w:t>
      </w:r>
      <w:r w:rsidR="007039C7">
        <w:rPr>
          <w:color w:val="000000" w:themeColor="text1"/>
        </w:rPr>
        <w:t xml:space="preserve"> </w:t>
      </w:r>
      <w:r w:rsidR="000E224A">
        <w:rPr>
          <w:color w:val="000000" w:themeColor="text1"/>
        </w:rPr>
        <w:t xml:space="preserve">Under reducing conditions, Fe(II) tends to readily dissolve but once </w:t>
      </w:r>
      <w:r w:rsidR="009C5629">
        <w:rPr>
          <w:color w:val="000000" w:themeColor="text1"/>
        </w:rPr>
        <w:t>subjected to oxidizing conditions</w:t>
      </w:r>
      <w:r w:rsidR="00DC0D92">
        <w:rPr>
          <w:color w:val="000000" w:themeColor="text1"/>
        </w:rPr>
        <w:t xml:space="preserve"> it </w:t>
      </w:r>
      <w:r w:rsidR="00DD4800">
        <w:rPr>
          <w:color w:val="000000" w:themeColor="text1"/>
        </w:rPr>
        <w:t>will precipitate out of solution and begin to aggregate typically as mineral colloids (</w:t>
      </w:r>
      <w:r w:rsidR="00E34E45">
        <w:rPr>
          <w:color w:val="000000" w:themeColor="text1"/>
        </w:rPr>
        <w:t>Ferrihydrite</w:t>
      </w:r>
      <w:r w:rsidR="00245EAE">
        <w:rPr>
          <w:color w:val="000000" w:themeColor="text1"/>
        </w:rPr>
        <w:t>, FeOOH</w:t>
      </w:r>
      <w:r w:rsidR="00AD1AF0">
        <w:rPr>
          <w:color w:val="000000" w:themeColor="text1"/>
        </w:rPr>
        <w:t>) or adsorb OM (</w:t>
      </w:r>
      <w:r w:rsidR="00E34E45">
        <w:rPr>
          <w:color w:val="000000" w:themeColor="text1"/>
        </w:rPr>
        <w:t>suspected to be</w:t>
      </w:r>
      <w:r w:rsidR="00AD1AF0">
        <w:rPr>
          <w:color w:val="000000" w:themeColor="text1"/>
        </w:rPr>
        <w:t xml:space="preserve"> aromatic OM)</w:t>
      </w:r>
      <w:r w:rsidR="0055249B">
        <w:rPr>
          <w:color w:val="000000" w:themeColor="text1"/>
        </w:rPr>
        <w:fldChar w:fldCharType="begin"/>
      </w:r>
      <w:r w:rsidR="00AC1BBA">
        <w:rPr>
          <w:color w:val="000000" w:themeColor="text1"/>
        </w:rPr>
        <w:instrText xml:space="preserve"> ADDIN ZOTERO_ITEM CSL_CITATION {"citationID":"bNJgO8R0","properties":{"unsorted":true,"formattedCitation":"\\super 21\\nosupersub{}","plainCitation":"21","noteIndex":0},"citationItems":[{"id":24,"uris":["http://zotero.org/users/local/NA4Ompr6/items/BNX24QYK"],"itemData":{"id":24,"type":"article-journal","abstract":"Iron (oxyhydr)oxides strongly adsorb phosphate and limit its bioavailability, but interactions between phosphate and various Fe (oxyhydr)oxides are poorly constrained in natural systems. An in-situ incubation experiment was conducted to explore Fe (oxyhydr)oxide transformation and effects on phosphate sorption in soils with contrasting saturation and redox conditions. Synthetic Fe (oxyhydr)oxides (ferrihydrite, goethite and hematite) were coated onto quartz sand and either pre-sorbed with phosphate or left phosphate-free. The oxide-coated sands were mixed with natural organic matter, enclosed in mesh bags, and buried in and around a vernal pond for up to 12 weeks. Redox conditions were stable and oxic in the upland soils surrounding the vernal pond but largely shifted from Fe reducing to Fe oxidizing in the lowland soils within the vernal pond as it dried during the summer. Iron (oxyhydr)oxides lost more Fe (− 41% ± 10%) and P (− 43 ± 11%) when incubated in the redox-dynamic lowlands compared to the uplands (− 18% ± 5% Fe and − 24 ± 8% P). Averaged across both uplands and lowlands, Fe losses from crystalline goethite and hematite (− 38% ± 6%) were unexpectedly higher than losses from short range ordered ferrihydrite (− 12% ± 10%). We attribute losses of Fe and associated P from goethite and hematite to colloid detachment and dispersion but losses from ferrihydrite to reductive dissolution. Iron losses were partially offset by retention of solubilized Fe as organic-bound Fe(III). Iron (oxyhydr)oxides that persisted during the incubation retained or even gained P, indicating low amounts of phosphate sorption from solution. These results demonstrate that hydrologic variability and Fe (oxyhydr)oxide mineralogy impact Fe mobilization pathways that may regulate phosphate bioavailability.","container-title":"Biogeochemistry","DOI":"10.1007/s10533-023-01094-z","ISSN":"1573-515X","issue":"2","journalAbbreviation":"Biogeochemistry","language":"en","page":"87-107","source":"Springer Link","title":"Influence of contrasting redox conditions on iron (oxyhydr)oxide transformation and associated phosphate sorption","volume":"166","author":[{"family":"Barczok","given":"Maximilian"},{"family":"Smith","given":"Chelsea"},{"family":"Di Domenico","given":"Nicolle"},{"family":"Kinsman-Costello","given":"Lauren"},{"family":"Singer","given":"David"},{"family":"Herndon","given":"Elizabeth"}],"issued":{"date-parts":[["2023",11,1]]}}}],"schema":"https://github.com/citation-style-language/schema/raw/master/csl-citation.json"} </w:instrText>
      </w:r>
      <w:r w:rsidR="0055249B">
        <w:rPr>
          <w:color w:val="000000" w:themeColor="text1"/>
        </w:rPr>
        <w:fldChar w:fldCharType="separate"/>
      </w:r>
      <w:r w:rsidR="00AC1BBA" w:rsidRPr="00AC1BBA">
        <w:rPr>
          <w:rFonts w:cs="Times New Roman"/>
          <w:kern w:val="0"/>
          <w:szCs w:val="24"/>
          <w:vertAlign w:val="superscript"/>
        </w:rPr>
        <w:t>21</w:t>
      </w:r>
      <w:r w:rsidR="0055249B">
        <w:rPr>
          <w:color w:val="000000" w:themeColor="text1"/>
        </w:rPr>
        <w:fldChar w:fldCharType="end"/>
      </w:r>
      <w:r w:rsidR="004831A2">
        <w:rPr>
          <w:color w:val="000000" w:themeColor="text1"/>
        </w:rPr>
        <w:t>. The aggregation of dissolved Fe to colloids (0.1-0.45</w:t>
      </w:r>
      <w:r w:rsidR="00C76582">
        <w:rPr>
          <w:color w:val="000000" w:themeColor="text1"/>
        </w:rPr>
        <w:t xml:space="preserve"> </w:t>
      </w:r>
      <w:r w:rsidR="00C76582" w:rsidRPr="31DFC75D">
        <w:rPr>
          <w:rFonts w:ascii="Symbol" w:hAnsi="Symbol" w:cs="Times New Roman"/>
        </w:rPr>
        <w:t>m</w:t>
      </w:r>
      <w:r w:rsidR="00C76582" w:rsidRPr="31DFC75D">
        <w:rPr>
          <w:rFonts w:cs="Times New Roman"/>
        </w:rPr>
        <w:t>m</w:t>
      </w:r>
      <w:r w:rsidR="00CF776D">
        <w:rPr>
          <w:color w:val="000000" w:themeColor="text1"/>
        </w:rPr>
        <w:t>)</w:t>
      </w:r>
      <w:r w:rsidR="004831A2">
        <w:rPr>
          <w:color w:val="000000" w:themeColor="text1"/>
        </w:rPr>
        <w:t xml:space="preserve"> and particulates </w:t>
      </w:r>
      <w:r w:rsidR="00CF776D">
        <w:rPr>
          <w:color w:val="000000" w:themeColor="text1"/>
        </w:rPr>
        <w:t>(0.45-1.0</w:t>
      </w:r>
      <w:r w:rsidR="00C76582">
        <w:rPr>
          <w:color w:val="000000" w:themeColor="text1"/>
        </w:rPr>
        <w:t xml:space="preserve"> </w:t>
      </w:r>
      <w:r w:rsidR="00C76582" w:rsidRPr="31DFC75D">
        <w:rPr>
          <w:rFonts w:ascii="Symbol" w:hAnsi="Symbol" w:cs="Times New Roman"/>
        </w:rPr>
        <w:t>m</w:t>
      </w:r>
      <w:r w:rsidR="00C76582" w:rsidRPr="31DFC75D">
        <w:rPr>
          <w:rFonts w:cs="Times New Roman"/>
        </w:rPr>
        <w:t>m)</w:t>
      </w:r>
      <w:r w:rsidR="00771BFF" w:rsidRPr="31DFC75D">
        <w:rPr>
          <w:rFonts w:cs="Times New Roman"/>
        </w:rPr>
        <w:fldChar w:fldCharType="begin"/>
      </w:r>
      <w:r w:rsidR="00AC1BBA">
        <w:rPr>
          <w:rFonts w:cs="Times New Roman"/>
        </w:rPr>
        <w:instrText xml:space="preserve"> ADDIN ZOTERO_ITEM CSL_CITATION {"citationID":"0ZA04cgD","properties":{"formattedCitation":"\\super 22\\nosupersub{}","plainCitation":"22","noteIndex":0},"citationItems":[{"id":27,"uris":["http://zotero.org/users/local/NA4Ompr6/items/6QZBIHME"],"itemData":{"id":27,"type":"article-journal","abstract":"An overview of the methods used for the isolation and characterization of organic matter in natural waters is presented. Commonly used techniques for the concentration and isolation of organic matter from water, such as preparative chromatography, ultrafiltration and reverse osmosis, and the methods used to analyze the organic matter obtained by these methods are reviewed. the development of methods to obtain organic matter that is associated with fractions of the dissolved organic carbon other than humic substances, such as organic bases, hydrophilic organic acids and colloidal organic matter are discussed. Methods specifically used to study dissolved organic nitrogen and dissolved organic phosphorous are also discussed.","container-title":"Chemistry and Ecology","DOI":"10.1080/02757549308035305","ISSN":"0275-7540","issue":"3","note":"publisher: Taylor &amp; Francis\n_eprint: https://doi.org/10.1080/02757549308035305","page":"135-151","source":"Taylor and Francis+NEJM","title":"Isolation and Chemical Characterization of Dissolved and Colloidal Organic Matter","volume":"8","author":[{"family":"Aiken","given":"George"},{"family":"Leenheer","given":"Jerry"}],"issued":{"date-parts":[["1993",12,1]]}}}],"schema":"https://github.com/citation-style-language/schema/raw/master/csl-citation.json"} </w:instrText>
      </w:r>
      <w:r w:rsidR="00771BFF" w:rsidRPr="31DFC75D">
        <w:rPr>
          <w:rFonts w:cs="Times New Roman"/>
        </w:rPr>
        <w:fldChar w:fldCharType="separate"/>
      </w:r>
      <w:r w:rsidR="00AC1BBA" w:rsidRPr="00AC1BBA">
        <w:rPr>
          <w:rFonts w:cs="Times New Roman"/>
          <w:kern w:val="0"/>
          <w:szCs w:val="24"/>
          <w:vertAlign w:val="superscript"/>
        </w:rPr>
        <w:t>22</w:t>
      </w:r>
      <w:r w:rsidR="00771BFF" w:rsidRPr="31DFC75D">
        <w:rPr>
          <w:rFonts w:cs="Times New Roman"/>
        </w:rPr>
        <w:fldChar w:fldCharType="end"/>
      </w:r>
      <w:r w:rsidR="004A7581" w:rsidRPr="31DFC75D">
        <w:rPr>
          <w:rFonts w:cs="Times New Roman"/>
        </w:rPr>
        <w:t>, as well as</w:t>
      </w:r>
      <w:r w:rsidR="0D244146" w:rsidRPr="31DFC75D">
        <w:rPr>
          <w:rFonts w:cs="Times New Roman"/>
        </w:rPr>
        <w:t xml:space="preserve"> </w:t>
      </w:r>
      <w:r w:rsidR="004A7581" w:rsidRPr="31DFC75D">
        <w:rPr>
          <w:rFonts w:cs="Times New Roman"/>
        </w:rPr>
        <w:t xml:space="preserve">the relationship </w:t>
      </w:r>
      <w:r w:rsidR="2D899B3F" w:rsidRPr="31DFC75D">
        <w:rPr>
          <w:rFonts w:cs="Times New Roman"/>
        </w:rPr>
        <w:t>between</w:t>
      </w:r>
      <w:r w:rsidR="004A7581" w:rsidRPr="31DFC75D">
        <w:rPr>
          <w:rFonts w:cs="Times New Roman"/>
        </w:rPr>
        <w:t xml:space="preserve"> Fe(III) </w:t>
      </w:r>
      <w:r w:rsidR="03DB786E" w:rsidRPr="31DFC75D">
        <w:rPr>
          <w:rFonts w:cs="Times New Roman"/>
        </w:rPr>
        <w:t>and</w:t>
      </w:r>
      <w:r w:rsidR="004A7581" w:rsidRPr="31DFC75D">
        <w:rPr>
          <w:rFonts w:cs="Times New Roman"/>
        </w:rPr>
        <w:t>OM</w:t>
      </w:r>
      <w:r w:rsidR="00C76582" w:rsidRPr="31DFC75D">
        <w:rPr>
          <w:rFonts w:cs="Times New Roman"/>
        </w:rPr>
        <w:t xml:space="preserve"> </w:t>
      </w:r>
      <w:r w:rsidR="3DF324DA" w:rsidRPr="31DFC75D">
        <w:rPr>
          <w:rFonts w:cs="Times New Roman"/>
        </w:rPr>
        <w:t>suggest that</w:t>
      </w:r>
      <w:r w:rsidR="00C76582" w:rsidRPr="31DFC75D">
        <w:rPr>
          <w:rFonts w:cs="Times New Roman"/>
        </w:rPr>
        <w:t xml:space="preserve">  </w:t>
      </w:r>
      <w:r w:rsidR="004A7581" w:rsidRPr="31DFC75D">
        <w:rPr>
          <w:rFonts w:cs="Times New Roman"/>
        </w:rPr>
        <w:t xml:space="preserve">particle size </w:t>
      </w:r>
      <w:r w:rsidR="6CD450C4" w:rsidRPr="31DFC75D">
        <w:rPr>
          <w:rFonts w:cs="Times New Roman"/>
        </w:rPr>
        <w:t xml:space="preserve">may </w:t>
      </w:r>
      <w:r w:rsidR="004A7581" w:rsidRPr="31DFC75D">
        <w:rPr>
          <w:rFonts w:cs="Times New Roman"/>
        </w:rPr>
        <w:t>play</w:t>
      </w:r>
      <w:r w:rsidR="26818CB5" w:rsidRPr="31DFC75D">
        <w:rPr>
          <w:rFonts w:cs="Times New Roman"/>
        </w:rPr>
        <w:t xml:space="preserve"> an important role</w:t>
      </w:r>
      <w:r w:rsidR="004A7581" w:rsidRPr="31DFC75D">
        <w:rPr>
          <w:rFonts w:cs="Times New Roman"/>
        </w:rPr>
        <w:t xml:space="preserve"> in the </w:t>
      </w:r>
      <w:r w:rsidR="004A7581" w:rsidRPr="31DFC75D">
        <w:rPr>
          <w:rFonts w:cs="Times New Roman"/>
        </w:rPr>
        <w:lastRenderedPageBreak/>
        <w:t>mobilization of DOC</w:t>
      </w:r>
      <w:r w:rsidR="003B4A1A" w:rsidRPr="31DFC75D">
        <w:rPr>
          <w:rFonts w:cs="Times New Roman"/>
        </w:rPr>
        <w:t>.</w:t>
      </w:r>
      <w:r w:rsidR="0025217B" w:rsidRPr="31DFC75D">
        <w:rPr>
          <w:rFonts w:cs="Times New Roman"/>
        </w:rPr>
        <w:t xml:space="preserve"> </w:t>
      </w:r>
      <w:r w:rsidR="00C97EA9">
        <w:rPr>
          <w:color w:val="000000" w:themeColor="text1"/>
        </w:rPr>
        <w:t>The mobilization of colloidal OC (COC) has been linked to an accompanied increase in the concentration of Fe and Al while under oxic conditions</w:t>
      </w:r>
      <w:r w:rsidR="00C97EA9">
        <w:rPr>
          <w:color w:val="000000" w:themeColor="text1"/>
        </w:rPr>
        <w:fldChar w:fldCharType="begin"/>
      </w:r>
      <w:r w:rsidR="00AC1BBA">
        <w:rPr>
          <w:color w:val="000000" w:themeColor="text1"/>
        </w:rPr>
        <w:instrText xml:space="preserve"> ADDIN ZOTERO_ITEM CSL_CITATION {"citationID":"6FLrVWc7","properties":{"formattedCitation":"\\super 23\\nosupersub{}","plainCitation":"23","noteIndex":0},"citationItems":[{"id":134,"uris":["http://zotero.org/users/local/NA4Ompr6/items/6Q3TSMHZ"],"itemData":{"id":134,"type":"article-journal","abstract":"Natural colloids are important in mobilizing pollutants in aquatic environments. This study investigated the mobilization and aggregation of natural colloids during the sediment resuspension and re-sedimentation processes using nanoparticle tracking analysis. The metals and organic matter in overlying water were divided and examined in dissolved (&lt;0.45 μm), colloidal (3 kDa – 0.45 μm), and truly dissolved (&lt;3 kDa) forms. Excitation emission matrix−parallel factor analysis (EEM-PARAFAC) was used to characterize the dissolved organic matter (DOM). In overlying water, most natural colloids were &lt; 200 nm before resuspension. An evident mobilization of colloids and an increase in colloid size were observed during resuspension. The formation of particles (&gt;0.45 μm) and decreases of small colloids (&lt;200 nm) indicated that resuspension promoted the aggregation of colloids. Mobilization of colloids was accompanied by increases in concentrations of Fe, Al, and organic carbon in colloidal fractions, which could be related to the formation of mineral-organic complexes under an oxic environment. The release of DOM from sediments mainly contributed to the truly dissolved humic-like fraction, and colloidal organic carbon accounted for, on average, 20 % of the total dissolved organic carbon (DOC). Fe and Al had the highest colloidal proportions as they are major compositions of inorganic colloids. Substantial removal of dissolved Al, Fe, Pb, and Zn occurred when colloids aggregated in the overlying water. Although the adsorption of suspended particles may also decrease the concentrations of dissolved metals, the increased proportions of colloidal metals indicated a possible role of colloids in this process. These findings provide insight into the behavior of colloids during the resuspension process and indicate that the aggregation of colloids could promote the removal of dissolved matter.","container-title":"Science of The Total Environment","DOI":"10.1016/j.scitotenv.2022.160678","ISSN":"0048-9697","journalAbbreviation":"Science of The Total Environment","page":"160678","source":"ScienceDirect","title":"Mobilization of colloids during sediment resuspension and its effect on the release of heavy metals and dissolved organic matter","volume":"861","author":[{"family":"Bao","given":"Tianli"},{"family":"Wang","given":"Peifang"},{"family":"Hu","given":"Bin"},{"family":"Wang","given":"Xun"},{"family":"Qian","given":"Jin"}],"issued":{"date-parts":[["2023",2,25]]}}}],"schema":"https://github.com/citation-style-language/schema/raw/master/csl-citation.json"} </w:instrText>
      </w:r>
      <w:r w:rsidR="00C97EA9">
        <w:rPr>
          <w:color w:val="000000" w:themeColor="text1"/>
        </w:rPr>
        <w:fldChar w:fldCharType="separate"/>
      </w:r>
      <w:r w:rsidR="00AC1BBA" w:rsidRPr="00AC1BBA">
        <w:rPr>
          <w:rFonts w:cs="Times New Roman"/>
          <w:kern w:val="0"/>
          <w:szCs w:val="24"/>
          <w:vertAlign w:val="superscript"/>
        </w:rPr>
        <w:t>23</w:t>
      </w:r>
      <w:r w:rsidR="00C97EA9">
        <w:rPr>
          <w:color w:val="000000" w:themeColor="text1"/>
        </w:rPr>
        <w:fldChar w:fldCharType="end"/>
      </w:r>
      <w:r w:rsidR="00C97EA9">
        <w:rPr>
          <w:color w:val="000000" w:themeColor="text1"/>
        </w:rPr>
        <w:t>. Subsequent fluctuations between anoxic and oxic states will promote the dissolution, recrystallization, and transformation of Fe minerals and ultimately increase the mobilization of DOC and organic Fe/Al colloids</w:t>
      </w:r>
      <w:r w:rsidR="00C97EA9">
        <w:rPr>
          <w:color w:val="000000" w:themeColor="text1"/>
        </w:rPr>
        <w:fldChar w:fldCharType="begin"/>
      </w:r>
      <w:r w:rsidR="00AC1BBA">
        <w:rPr>
          <w:color w:val="000000" w:themeColor="text1"/>
        </w:rPr>
        <w:instrText xml:space="preserve"> ADDIN ZOTERO_ITEM CSL_CITATION {"citationID":"AxUzKJda","properties":{"formattedCitation":"\\super 7,24\\nosupersub{}","plainCitation":"7,24","noteIndex":0},"citationItems":[{"id":136,"uris":["http://zotero.org/users/local/NA4Ompr6/items/632TSSDH"],"itemData":{"id":136,"type":"article-journal","abstract":"Soils of Iceland are characterized by an abundance of short-range order (SRO) iron (Fe) minerals and aluminosilicates. Interactions between these SRO mineral phases and soil organic carbon (OC) promote long-term stabilization of the latter through the formation of mineral-organic complexes and aggregates. However, Icelandic soils are also exposed to high rainfall events, which induce anoxic conditions, facilitate microbial reduction of ferric Fe, and may lead to the mobilization of mineral-associated OC. Here, we explored the fate of OC during Fe redox cycling by incubating six organic-rich soil horizons from three typical soil types across Iceland (Histosols, Histic and Gleyic Andosols) as soil slurries under anoxic conditions for up to 5 weeks and followed the effects of re-oxidation after 1, 2, and 5 weeks. Changes in solid-phase Fe speciation were assessed by combining Fe K-edge X-ray absorption spectroscopy with time-resolved parallel selective chemical extractions, and trends in aqueous element contents were measured in both the dissolved (&lt;3 kDa) and fine colloidal fractions (3 kDa to 0.45 µm). In all soils, anoxic incubation resulted in microbial reduction of Fe(III) and concomitant increases in soil solution pH. However, soils containing SRO Fe minerals underwent more extensive Fe reduction. Rapid (&lt;1 wk) increases in aqueous element contents (including Fe, Al, and OC) were recorded in all soil slurries, and mobilization of colloids occurred in soil horizons which reached the highest pH values (&gt;4.6). Mobilized colloids persisted during re-oxidation of the soil slurries, which also resulted in the formation of new Fe mineral phases, the composition of which was influenced by initial soil Fe mineralogy. Collectively, our results suggest that increases in the frequency of redox cycles in Icelandic soils are likely to result in shifts in Fe mineralogy and may contribute to the increased mobilization of soil OC as organic-Fe-/Al-colloids.","container-title":"Geoderma","DOI":"10.1016/j.geoderma.2022.116217","ISSN":"0016-7061","journalAbbreviation":"Geoderma","page":"116217","source":"ScienceDirect","title":"Iron speciation changes and mobilization of colloids during redox cycling in Fe-rich, Icelandic peat soils","volume":"428","author":[{"family":"ThomasArrigo","given":"Laurel K."},{"family":"Kretzschmar","given":"Ruben"}],"issued":{"date-parts":[["2022",12,15]]}},"label":"page"},{"id":157,"uris":["http://zotero.org/users/local/NA4Ompr6/items/KAY2MN5J"],"itemData":{"id":157,"type":"article-journal","abstract":"How sea level rise (SLR) alters carbon (C) dynamics in tidal salt marsh soils is unresolved. Changes in hydrodynamics could influence organo-mineral associations, influencing dissolved organic carbon (DOC) fluxes. As SLR increases the duration of inundation, we hypothesize that lateral DOC export will increase due to reductive dissolution of C-bearing iron (Fe) oxides, destabilizing soil C stocks and influencing greenhouse gas emissions. To test this, soil cores (0–8 cm depth) were collected from the high marsh of a temperate salt marsh that currently experiences changes in water level and soil redox oscillation due to spring-neap tides. Mesocosms experimentally simulated SLR by continuously inundating high marsh soils and were compared to mesocosms with Control conditions, where the water level oscillated on a spring-neap cycle. Porewater DOC, lateral DOC, and porewater reduced Fe (Fe2+) concentrations were significantly higher in SLR treatments (1.7 ± 0.5 mM, 0.63 ± 0.14 mM, and 0.15 ± 0.11 mM, respectively) than Control treatments (1.2 ± 0.35 mM, 0.56 ± 0.15 mM, and 0.08 ± 01 mM, respectively Solid phase analysis with Fe extended X-ray absorption fine-structure spectroscopy further revealed that SLR led to &gt; 3 times less Fe oxide-C coprecipitates than Control conditions In addition, the overall global warming potential (GWP) decreased under SLR due to suppressed CO2 emissions. Our data suggest that SLR may increase lateral C export of current C stocks by dissolving C-bearing Fe oxides but decrease the overall GWP from emissions of soil trace gases. These findings have implications for understanding the fate of SOC dynamics under future SLR scenarios.","container-title":"Biogeochemistry","DOI":"10.1007/s10533-023-01024-z","ISSN":"1573-515X","issue":"2","journalAbbreviation":"Biogeochemistry","language":"en","page":"103-120","source":"Springer Link","title":"Experimentally simulated sea level rise destabilizes carbon-mineral associations in temperate tidal marsh soil","volume":"163","author":[{"family":"Fettrow","given":"Sean"},{"family":"Vargas","given":"Rodrigo"},{"family":"Seyfferth","given":"Angelia L."}],"issued":{"date-parts":[["2023",3,1]]}},"label":"page"}],"schema":"https://github.com/citation-style-language/schema/raw/master/csl-citation.json"} </w:instrText>
      </w:r>
      <w:r w:rsidR="00C97EA9">
        <w:rPr>
          <w:color w:val="000000" w:themeColor="text1"/>
        </w:rPr>
        <w:fldChar w:fldCharType="separate"/>
      </w:r>
      <w:r w:rsidR="00AC1BBA" w:rsidRPr="00AC1BBA">
        <w:rPr>
          <w:rFonts w:cs="Times New Roman"/>
          <w:kern w:val="0"/>
          <w:szCs w:val="24"/>
          <w:vertAlign w:val="superscript"/>
        </w:rPr>
        <w:t>7,24</w:t>
      </w:r>
      <w:r w:rsidR="00C97EA9">
        <w:rPr>
          <w:color w:val="000000" w:themeColor="text1"/>
        </w:rPr>
        <w:fldChar w:fldCharType="end"/>
      </w:r>
      <w:r w:rsidR="004F5F89">
        <w:rPr>
          <w:color w:val="000000" w:themeColor="text1"/>
        </w:rPr>
        <w:t>.</w:t>
      </w:r>
      <w:r w:rsidR="00614158">
        <w:rPr>
          <w:color w:val="000000" w:themeColor="text1"/>
        </w:rPr>
        <w:t xml:space="preserve"> </w:t>
      </w:r>
      <w:r w:rsidR="008854A0">
        <w:rPr>
          <w:color w:val="000000" w:themeColor="text1"/>
        </w:rPr>
        <w:t>The link between Fe, DOC, colloidal aggregation, and redox fluctuations are very close knit</w:t>
      </w:r>
      <w:r w:rsidR="00FE7258">
        <w:rPr>
          <w:color w:val="000000" w:themeColor="text1"/>
        </w:rPr>
        <w:t xml:space="preserve"> and can be altered by variables such as ionic strength</w:t>
      </w:r>
      <w:r w:rsidR="00972284">
        <w:rPr>
          <w:color w:val="000000" w:themeColor="text1"/>
        </w:rPr>
        <w:fldChar w:fldCharType="begin"/>
      </w:r>
      <w:r w:rsidR="00AC1BBA">
        <w:rPr>
          <w:color w:val="000000" w:themeColor="text1"/>
        </w:rPr>
        <w:instrText xml:space="preserve"> ADDIN ZOTERO_ITEM CSL_CITATION {"citationID":"jPY9T86Y","properties":{"formattedCitation":"\\super 25\\nosupersub{}","plainCitation":"25","noteIndex":0},"citationItems":[{"id":61,"uris":["http://zotero.org/users/local/NA4Ompr6/items/X3ECELHE"],"itemData":{"id":61,"type":"article-journal","abstract":"Organo-mineral association is one of the most important stabilization mechanisms of soil organic matter. However, few studies have been conducted to assess the retention, transformation, and transportation of colloids (1–1000 nm) and associated organic carbon (OC) in soil. Given the particularly significant role that wetland soils play in carbon storage and cycling, we quantified the dynamics of organo-mineral association within colloidal size range by conducting three consecutive 35-day redox (reduction-oxidation) oscillation experiments using a wetland soil. Molecular compositions of natural nanoparticle (NNP, 2.3–100 nm), fine colloid (100–450 nm), and particulate (450–1000 nm) fractions were measured using isotope ratio mass spectrometry (IRMS) and x-ray photoelectron spectroscopy (XPS). Results showed that NNP and fine colloids constituted up to 8.94 ± 0.50% and 22.19 ± 7.52% of bulk C concentration (2.3–1000 nm), respectively; indicating substantial contributions of these two fractions to the operationally defined “dissolved” (&lt;450 nm) fraction. There was significant enrichment in heavier δ13C isotopes (p &lt; 0.001) with size: NNP (−29.64 ± 0.32‰) &lt; fine colloid (−28.81 ± 0.31‰) &lt; particulate (−28.34 ± 0.25‰) fractions. NNP had the highest percentages of carbonyl/carboxyl C (C=O); while fine colloid and particulate fractions contained more reduced aromatic or aliphatic C (C–C, C=C, C–H). OC became more enriched (‰) in microbial-derived C (higher δ13C) with increasing particle size as well as with repeated redox oscillations. Our findings clearly demonstrate limitations of using the operationally defined “dissolved” fraction (&lt;450 nm) to assess C cycling in ecosystems such as wetlands. Increase in colloid and OC concentrations and presence of more microbial-derived C in larger size fractions additionally imply that redox oscillations promote the formation of molecularly diverse sub-colloid sized organo-mineral associations. Being a composite unit of soil microaggregates, organic-mineral associations can thus influence the overall stability of OC in wetland soils that undergo frequent redox oscillations.","container-title":"Science of The Total Environment","DOI":"10.1016/j.scitotenv.2019.135454","ISSN":"0048-9697","journalAbbreviation":"Science of The Total Environment","page":"135454","source":"ScienceDirect","title":"Quantification and molecular characterization of organo-mineral associations as influenced by redox oscillations","volume":"704","author":[{"family":"Afsar","given":"Mohammad Z."},{"family":"Goodwin","given":"Christopher"},{"family":"Beebe","given":"Thomas P."},{"family":"Jaisi","given":"Deb P."},{"family":"Jin","given":"Yan"}],"issued":{"date-parts":[["2020",2,20]]}}}],"schema":"https://github.com/citation-style-language/schema/raw/master/csl-citation.json"} </w:instrText>
      </w:r>
      <w:r w:rsidR="00972284">
        <w:rPr>
          <w:color w:val="000000" w:themeColor="text1"/>
        </w:rPr>
        <w:fldChar w:fldCharType="separate"/>
      </w:r>
      <w:r w:rsidR="00AC1BBA" w:rsidRPr="00AC1BBA">
        <w:rPr>
          <w:rFonts w:cs="Times New Roman"/>
          <w:kern w:val="0"/>
          <w:szCs w:val="24"/>
          <w:vertAlign w:val="superscript"/>
        </w:rPr>
        <w:t>25</w:t>
      </w:r>
      <w:r w:rsidR="00972284">
        <w:rPr>
          <w:color w:val="000000" w:themeColor="text1"/>
        </w:rPr>
        <w:fldChar w:fldCharType="end"/>
      </w:r>
      <w:r w:rsidR="00972284">
        <w:rPr>
          <w:color w:val="000000" w:themeColor="text1"/>
        </w:rPr>
        <w:t>.</w:t>
      </w:r>
      <w:r w:rsidR="00C97EA9">
        <w:rPr>
          <w:color w:val="000000" w:themeColor="text1"/>
        </w:rPr>
        <w:t xml:space="preserve"> </w:t>
      </w:r>
    </w:p>
    <w:p w14:paraId="37882EE4" w14:textId="6FE7A0AF" w:rsidR="005A0EE5" w:rsidRPr="00B47DD8" w:rsidRDefault="765B2A02" w:rsidP="31DFC75D">
      <w:pPr>
        <w:rPr>
          <w:color w:val="000000" w:themeColor="text1"/>
        </w:rPr>
      </w:pPr>
      <w:r w:rsidRPr="31DFC75D">
        <w:rPr>
          <w:color w:val="000000" w:themeColor="text1"/>
        </w:rPr>
        <w:t>We suspect that following saltwater inundation (correlated to an increase in ionic strength), an increase of OM coagulation resulting from ionic strength equilibrating will directly result in lower concentrations of DOC</w:t>
      </w:r>
      <w:r w:rsidR="00C6513C" w:rsidRPr="31DFC75D">
        <w:rPr>
          <w:color w:val="000000" w:themeColor="text1"/>
        </w:rPr>
        <w:fldChar w:fldCharType="begin"/>
      </w:r>
      <w:r w:rsidR="00AC1BBA">
        <w:rPr>
          <w:color w:val="000000" w:themeColor="text1"/>
        </w:rPr>
        <w:instrText xml:space="preserve"> ADDIN ZOTERO_ITEM CSL_CITATION {"citationID":"1PchojpY","properties":{"formattedCitation":"\\super 16\\nosupersub{}","plainCitation":"16","noteIndex":0},"citationItems":[{"id":145,"uris":["http://zotero.org/users/local/NA4Ompr6/items/LZDT6HUX"],"itemData":{"id":145,"type":"article-journal","abstract":"The production of water-extractable organic carbon (WEOC) during arctic coastal erosion and permafrost degradation may contribute significantly to C fluxes under warming conditions, but it remains difficult to quantify. A tundra soil collected near Barrow, AK, was selected to evaluate the effects of soil pretreatments (oven drying vs. freeze drying) as well as extraction solutions (pure water vs. seawater) on WEOC yields. Both oven drying and freeze drying significantly increased WEOC release compared with the original moist soil samples; dried samples released, on average, 18% more WEOC than did original moist samples. Similar results were observed for the production of low-molecular-weight dissolved organic C. However, extractable OC released from different soil horizons exhibited differences in specific UV absorption, suggesting differences in WEOC quality. Furthermore, extractable OC yields were significantly less in samples extracted with seawater compared with those extracted with pure water, likely due to the effects of major ions on extractable OC flocculation. Compared with samples from the active horizons, upper permafrost samples released more WEOC, suggesting that continuously frozen samples were more sensitive than samples that had experienced more drying–wetting cycles in nature. Specific UV absorption of seawater-extracted OC was significantly lower than that of OC extracted using pure water, suggesting more aromatic or humic substances were flocculated during seawater extraction. Our results suggest that overestimation of total terrestrial WEOC input to the Arctic Ocean during coastal erosion could occur if estimations were based on WEOC extracted from dried soil samples using pure water.","container-title":"Journal of Environmental Quality","DOI":"10.2134/jeq2007.0403","ISSN":"1537-2537","issue":"6","language":"en","license":"© American Society of Agronomy, Crop Science Society of America, and Soil Science Society of America","note":"_eprint: https://onlinelibrary.wiley.com/doi/pdf/10.2134/jeq2007.0403","page":"2368-2374","source":"Wiley Online Library","title":"Estimating the Impact of Seawater on the Production of Soil Water-Extractable Organic Carbon during Coastal Erosion","volume":"37","author":[{"family":"Dou","given":"Fugen"},{"family":"Ping","given":"Chien-Lu"},{"family":"Guo","given":"Laodong"},{"family":"Jorgenson","given":"Torre"}],"issued":{"date-parts":[["2008"]]}}}],"schema":"https://github.com/citation-style-language/schema/raw/master/csl-citation.json"} </w:instrText>
      </w:r>
      <w:r w:rsidR="00C6513C" w:rsidRPr="31DFC75D">
        <w:rPr>
          <w:color w:val="000000" w:themeColor="text1"/>
        </w:rPr>
        <w:fldChar w:fldCharType="separate"/>
      </w:r>
      <w:r w:rsidR="00AC1BBA" w:rsidRPr="00AC1BBA">
        <w:rPr>
          <w:rFonts w:cs="Times New Roman"/>
          <w:kern w:val="0"/>
          <w:szCs w:val="24"/>
          <w:vertAlign w:val="superscript"/>
        </w:rPr>
        <w:t>16</w:t>
      </w:r>
      <w:r w:rsidR="00C6513C" w:rsidRPr="31DFC75D">
        <w:rPr>
          <w:color w:val="000000" w:themeColor="text1"/>
        </w:rPr>
        <w:fldChar w:fldCharType="end"/>
      </w:r>
      <w:r w:rsidRPr="31DFC75D">
        <w:rPr>
          <w:color w:val="000000" w:themeColor="text1"/>
        </w:rPr>
        <w:t xml:space="preserve">. Following precipitation events and consequently the addition of a lower ionic strength solution, we predict </w:t>
      </w:r>
      <w:r w:rsidR="7DB0E0BD" w:rsidRPr="31DFC75D">
        <w:rPr>
          <w:color w:val="000000" w:themeColor="text1"/>
        </w:rPr>
        <w:t>that the</w:t>
      </w:r>
      <w:r w:rsidRPr="31DFC75D">
        <w:rPr>
          <w:color w:val="000000" w:themeColor="text1"/>
        </w:rPr>
        <w:t xml:space="preserve"> equilibrium</w:t>
      </w:r>
      <w:r w:rsidR="24C0C6D5" w:rsidRPr="31DFC75D">
        <w:rPr>
          <w:color w:val="000000" w:themeColor="text1"/>
        </w:rPr>
        <w:t xml:space="preserve"> will</w:t>
      </w:r>
      <w:r w:rsidRPr="31DFC75D">
        <w:rPr>
          <w:color w:val="000000" w:themeColor="text1"/>
        </w:rPr>
        <w:t xml:space="preserve"> shift and for cations to redissolve into solution</w:t>
      </w:r>
      <w:r w:rsidR="00C6513C" w:rsidRPr="31DFC75D">
        <w:rPr>
          <w:color w:val="000000" w:themeColor="text1"/>
        </w:rPr>
        <w:fldChar w:fldCharType="begin"/>
      </w:r>
      <w:r w:rsidR="00AC1BBA">
        <w:rPr>
          <w:color w:val="000000" w:themeColor="text1"/>
        </w:rPr>
        <w:instrText xml:space="preserve"> ADDIN ZOTERO_ITEM CSL_CITATION {"citationID":"kXeAeIkn","properties":{"formattedCitation":"\\super 17\\nosupersub{}","plainCitation":"17","noteIndex":0},"citationItems":[{"id":1,"uris":["http://zotero.org/users/local/NA4Ompr6/items/L2WT3ETJ"],"itemData":{"id":1,"type":"article-journal","abstract":"In coastal environments, sea level rise (SLR) will likely alter reactions between organic matter (OM) and iron (Fe) minerals. A molecular understanding of OM–Fe reactions in complex ionic matrices such as seawater is lacking. We investigated the temporal molecular composition and adsorption of coastal OM to ferrihydrite (Fh) over 24 h in low-ionic strength water (LIW) (I = 0.0009 M), mid-ionic strength water (MIW) (I = 0.003 M) (freshwater proxy), and high-ionic strength water (HIW) (I = 0.6 M) (seawater proxy). Adsorbed OM concentrations significantly (p &lt; 0.05) decreased in HIW (2.12 ± 0.03 mg C/g Fh), compared to those in MIW (3.24 ± 0.56 mg C/g Fh) and LIW (3.74 ± 0.36 mg C/g Fh). In combination with adsorbed ions in HIW (9–195 mg/g Fh) compared to adsorbed ions in MIW and LIW (0.02–0.9 mg/g Fh), an ionic strength threshold is evident. This threshold effect was reflected in the dynamic molecular composition of OM, characterized via Fourier transform ion cyclotron mass spectrometry. In LIW and MIW, rapid sequential adsorption of polycyclic aromatic and phenolic compounds occurred, followed by increasing adsorption of highly unsaturated compounds. Conversely, OM in HIW did not exhibit observable selective adsorption. Overall, limited OM adsorption and indiscriminate fractionation as a result of SLR will likely impact carbon cycling.","container-title":"Environmental Science &amp; Technology Letters","DOI":"10.1021/acs.estlett.1c00432","issue":"8","journalAbbreviation":"Environ. Sci. Technol. Lett.","note":"publisher: American Chemical Society","page":"719-724","source":"ACS Publications","title":"Ionic Strength and Species Drive Iron–Carbon Adsorption Dynamics: Implications for Carbon Cycling in Future Coastal Environments","title-short":"Ionic Strength and Species Drive Iron–Carbon Adsorption Dynamics","volume":"8","author":[{"family":"Tomaszewski","given":"E. J."},{"family":"Coward","given":"E. K."},{"family":"Sparks","given":"D. L."}],"issued":{"date-parts":[["2021",8,10]]}}}],"schema":"https://github.com/citation-style-language/schema/raw/master/csl-citation.json"} </w:instrText>
      </w:r>
      <w:r w:rsidR="00C6513C" w:rsidRPr="31DFC75D">
        <w:rPr>
          <w:color w:val="000000" w:themeColor="text1"/>
        </w:rPr>
        <w:fldChar w:fldCharType="separate"/>
      </w:r>
      <w:r w:rsidR="00AC1BBA" w:rsidRPr="00AC1BBA">
        <w:rPr>
          <w:rFonts w:cs="Times New Roman"/>
          <w:kern w:val="0"/>
          <w:szCs w:val="24"/>
          <w:vertAlign w:val="superscript"/>
        </w:rPr>
        <w:t>17</w:t>
      </w:r>
      <w:r w:rsidR="00C6513C" w:rsidRPr="31DFC75D">
        <w:rPr>
          <w:color w:val="000000" w:themeColor="text1"/>
        </w:rPr>
        <w:fldChar w:fldCharType="end"/>
      </w:r>
      <w:r w:rsidRPr="31DFC75D">
        <w:rPr>
          <w:color w:val="000000" w:themeColor="text1"/>
        </w:rPr>
        <w:t xml:space="preserve"> and allow for OM to once again reabsorb to the mineral surface and therefore increase DOC concentration.</w:t>
      </w:r>
      <w:r w:rsidRPr="31DFC75D">
        <w:rPr>
          <w:rFonts w:cs="Times New Roman"/>
          <w:color w:val="000000" w:themeColor="text1"/>
        </w:rPr>
        <w:t xml:space="preserve"> </w:t>
      </w:r>
      <w:r w:rsidR="3C37C695" w:rsidRPr="31DFC75D">
        <w:rPr>
          <w:rFonts w:cs="Times New Roman"/>
          <w:color w:val="000000" w:themeColor="text1"/>
        </w:rPr>
        <w:t>Given this, w</w:t>
      </w:r>
      <w:r w:rsidR="00C6513C">
        <w:rPr>
          <w:rFonts w:cs="Times New Roman"/>
          <w:color w:val="000000" w:themeColor="text1"/>
        </w:rPr>
        <w:t>e hypothesize that 1.) DOC mobilization will most likely reach its peak several washes after the initial seawater wash and that the bulk of the carbon will be in the 0.1-0.45</w:t>
      </w:r>
      <w:r w:rsidR="00FC0B86">
        <w:rPr>
          <w:rFonts w:cs="Times New Roman"/>
          <w:color w:val="000000" w:themeColor="text1"/>
        </w:rPr>
        <w:t xml:space="preserve"> </w:t>
      </w:r>
      <w:r w:rsidR="00FC0B86" w:rsidRPr="3C850798">
        <w:rPr>
          <w:rFonts w:ascii="Symbol" w:hAnsi="Symbol" w:cs="Times New Roman"/>
        </w:rPr>
        <w:t>m</w:t>
      </w:r>
      <w:r w:rsidR="00FC0B86" w:rsidRPr="3C850798">
        <w:rPr>
          <w:rFonts w:cs="Times New Roman"/>
        </w:rPr>
        <w:t>m</w:t>
      </w:r>
      <w:r w:rsidR="00C6513C">
        <w:rPr>
          <w:rFonts w:cs="Times New Roman"/>
          <w:color w:val="000000" w:themeColor="text1"/>
        </w:rPr>
        <w:t xml:space="preserve"> fraction </w:t>
      </w:r>
      <w:r w:rsidR="00C6513C" w:rsidRPr="3C850798">
        <w:rPr>
          <w:rFonts w:cs="Times New Roman"/>
        </w:rPr>
        <w:t>2.) Samples that remained in anoxia will have the most mobilized carbon because of the biogeochemistry between organic matter and Fe</w:t>
      </w:r>
      <w:r w:rsidR="00C6513C" w:rsidRPr="3C850798">
        <w:rPr>
          <w:rFonts w:cs="Times New Roman"/>
          <w:vertAlign w:val="superscript"/>
        </w:rPr>
        <w:t>2+</w:t>
      </w:r>
      <w:r w:rsidR="00C6513C" w:rsidRPr="3C850798">
        <w:rPr>
          <w:rFonts w:cs="Times New Roman"/>
        </w:rPr>
        <w:t xml:space="preserve"> (colloidal dispersion and cation exchange)</w:t>
      </w:r>
      <w:r w:rsidR="00C6513C" w:rsidRPr="3C850798">
        <w:rPr>
          <w:rFonts w:cs="Times New Roman"/>
        </w:rPr>
        <w:fldChar w:fldCharType="begin"/>
      </w:r>
      <w:r w:rsidR="00AC1BBA">
        <w:rPr>
          <w:rFonts w:cs="Times New Roman"/>
        </w:rPr>
        <w:instrText xml:space="preserve"> ADDIN ZOTERO_ITEM CSL_CITATION {"citationID":"DohKMo1g","properties":{"formattedCitation":"\\super 26\\nosupersub{}","plainCitation":"26","noteIndex":0},"citationItems":[{"id":100,"uris":["http://zotero.org/users/local/NA4Ompr6/items/PIENEBJE"],"itemData":{"id":100,"type":"article-journal","abstract":"Minerals are widely assumed to protect organic matter (OM) from degradation in the environment, promoting the persistence of carbon in soil and sediments. In this Review, we describe the mechanisms and processes operating at the mineral–organic interface as they relate to OM transformation dynamics. A broad set of interactions occur, with minerals adsorbing organic compounds to their surfaces and/or acting as catalysts for organic reactions. Minerals can serve as redox partners for OM through direct electron transfer or by generating reactive oxygen species, which then oxidize OM. Finally, the compartmentalization of soil and sediment by minerals creates unique microsites that host diverse microbial communities. Acknowledgement of this multiplicity of interactions suggests that the general assumption that the mineral matrix provides a protective function for OM is overly simplistic. Future work must recognize adsorption as a condition for further reactions instead of as a final destination for organic adsorbates, and should consider the spatial and functional complexity that is characteristic of the environments where mineral–OM interactions are observed.","container-title":"Nature Reviews Earth &amp; Environment","DOI":"10.1038/s43017-021-00162-y","ISSN":"2662-138X","issue":"6","journalAbbreviation":"Nat Rev Earth Environ","language":"en","page":"402-421","source":"DOI.org (Crossref)","title":"Dynamic interactions at the mineral–organic matter interface","volume":"2","author":[{"family":"Kleber","given":"Markus"},{"family":"Bourg","given":"Ian C."},{"family":"Coward","given":"Elizabeth K."},{"family":"Hansel","given":"Colleen M."},{"family":"Myneni","given":"Satish C. B."},{"family":"Nunan","given":"Naoise"}],"issued":{"date-parts":[["2021",5,11]]}},"label":"page"}],"schema":"https://github.com/citation-style-language/schema/raw/master/csl-citation.json"} </w:instrText>
      </w:r>
      <w:r w:rsidR="00C6513C" w:rsidRPr="3C850798">
        <w:rPr>
          <w:rFonts w:cs="Times New Roman"/>
        </w:rPr>
        <w:fldChar w:fldCharType="separate"/>
      </w:r>
      <w:r w:rsidR="00AC1BBA" w:rsidRPr="00AC1BBA">
        <w:rPr>
          <w:rFonts w:cs="Times New Roman"/>
          <w:kern w:val="0"/>
          <w:szCs w:val="24"/>
          <w:vertAlign w:val="superscript"/>
        </w:rPr>
        <w:t>26</w:t>
      </w:r>
      <w:r w:rsidR="00C6513C" w:rsidRPr="3C850798">
        <w:rPr>
          <w:rFonts w:cs="Times New Roman"/>
        </w:rPr>
        <w:fldChar w:fldCharType="end"/>
      </w:r>
      <w:r w:rsidR="00C6513C" w:rsidRPr="3C850798">
        <w:rPr>
          <w:rFonts w:cs="Times New Roman"/>
        </w:rPr>
        <w:t xml:space="preserve"> and 3.) we will observe a relationship between Fe(III) and aromatic DOM across all size fractions.</w:t>
      </w:r>
    </w:p>
    <w:p w14:paraId="1F515D21" w14:textId="77777777" w:rsidR="00E96469" w:rsidRDefault="00E96469" w:rsidP="00B66765">
      <w:pPr>
        <w:ind w:firstLine="720"/>
        <w:rPr>
          <w:rFonts w:cs="Times New Roman"/>
          <w:szCs w:val="24"/>
        </w:rPr>
      </w:pPr>
    </w:p>
    <w:p w14:paraId="1A851D6C" w14:textId="6F89E99D" w:rsidR="00E96469" w:rsidRDefault="00E96469" w:rsidP="00E96469">
      <w:pPr>
        <w:pStyle w:val="Heading1"/>
        <w:jc w:val="center"/>
      </w:pPr>
      <w:r>
        <w:t>Materials and Methods</w:t>
      </w:r>
    </w:p>
    <w:p w14:paraId="4D2BCDC8" w14:textId="77777777" w:rsidR="00830606" w:rsidRDefault="00830606" w:rsidP="00830606"/>
    <w:p w14:paraId="78D79DB9" w14:textId="3999E28F" w:rsidR="00830606" w:rsidRDefault="00830606" w:rsidP="00830606">
      <w:pPr>
        <w:ind w:firstLine="720"/>
        <w:rPr>
          <w:rFonts w:cs="Times New Roman"/>
        </w:rPr>
      </w:pPr>
      <w:r w:rsidRPr="3C850798">
        <w:rPr>
          <w:rFonts w:cs="Times New Roman"/>
          <w:color w:val="000000" w:themeColor="text1"/>
        </w:rPr>
        <w:t xml:space="preserve">To </w:t>
      </w:r>
      <w:r w:rsidR="460E66DE" w:rsidRPr="31DFC75D">
        <w:rPr>
          <w:rFonts w:cs="Times New Roman"/>
          <w:color w:val="000000" w:themeColor="text1"/>
        </w:rPr>
        <w:t>test our hypotheses above,</w:t>
      </w:r>
      <w:r w:rsidRPr="3C850798">
        <w:rPr>
          <w:rFonts w:cs="Times New Roman"/>
          <w:color w:val="000000" w:themeColor="text1"/>
        </w:rPr>
        <w:t xml:space="preserve"> we designed an experiment to study the complex relationships in a laboratory setting. </w:t>
      </w:r>
    </w:p>
    <w:p w14:paraId="35E1D572" w14:textId="77777777" w:rsidR="00830606" w:rsidRPr="00830606" w:rsidRDefault="00830606" w:rsidP="00830606"/>
    <w:p w14:paraId="5675635B" w14:textId="1E62D338" w:rsidR="00B66765" w:rsidRDefault="00086F0B" w:rsidP="00E96469">
      <w:pPr>
        <w:pStyle w:val="Heading2"/>
      </w:pPr>
      <w:r>
        <w:rPr>
          <w:noProof/>
        </w:rPr>
        <w:lastRenderedPageBreak/>
        <mc:AlternateContent>
          <mc:Choice Requires="wpg">
            <w:drawing>
              <wp:anchor distT="0" distB="0" distL="114300" distR="114300" simplePos="0" relativeHeight="251658242" behindDoc="0" locked="0" layoutInCell="1" allowOverlap="1" wp14:anchorId="504DC005" wp14:editId="7582948B">
                <wp:simplePos x="0" y="0"/>
                <wp:positionH relativeFrom="margin">
                  <wp:posOffset>4432300</wp:posOffset>
                </wp:positionH>
                <wp:positionV relativeFrom="paragraph">
                  <wp:posOffset>0</wp:posOffset>
                </wp:positionV>
                <wp:extent cx="2451100" cy="3866831"/>
                <wp:effectExtent l="0" t="0" r="25400" b="19685"/>
                <wp:wrapSquare wrapText="bothSides"/>
                <wp:docPr id="15" name="Group 15"/>
                <wp:cNvGraphicFramePr/>
                <a:graphic xmlns:a="http://schemas.openxmlformats.org/drawingml/2006/main">
                  <a:graphicData uri="http://schemas.microsoft.com/office/word/2010/wordprocessingGroup">
                    <wpg:wgp>
                      <wpg:cNvGrpSpPr/>
                      <wpg:grpSpPr>
                        <a:xfrm>
                          <a:off x="0" y="0"/>
                          <a:ext cx="2451100" cy="3866831"/>
                          <a:chOff x="0" y="-165099"/>
                          <a:chExt cx="2451100" cy="3866831"/>
                        </a:xfrm>
                      </wpg:grpSpPr>
                      <pic:pic xmlns:pic="http://schemas.openxmlformats.org/drawingml/2006/picture">
                        <pic:nvPicPr>
                          <pic:cNvPr id="1" name="Picture 1" descr="A picture containing text, indoor&#10;&#10;Description automatically generated"/>
                          <pic:cNvPicPr>
                            <a:picLocks noChangeAspect="1"/>
                          </pic:cNvPicPr>
                        </pic:nvPicPr>
                        <pic:blipFill rotWithShape="1">
                          <a:blip r:embed="rId8" cstate="print">
                            <a:extLst>
                              <a:ext uri="{28A0092B-C50C-407E-A947-70E740481C1C}">
                                <a14:useLocalDpi xmlns:a14="http://schemas.microsoft.com/office/drawing/2010/main" val="0"/>
                              </a:ext>
                            </a:extLst>
                          </a:blip>
                          <a:srcRect l="13793" t="12347" r="28686" b="5579"/>
                          <a:stretch/>
                        </pic:blipFill>
                        <pic:spPr bwMode="auto">
                          <a:xfrm rot="5400000">
                            <a:off x="-347028" y="382906"/>
                            <a:ext cx="3067050" cy="1971040"/>
                          </a:xfrm>
                          <a:prstGeom prst="rect">
                            <a:avLst/>
                          </a:prstGeom>
                          <a:ln>
                            <a:noFill/>
                          </a:ln>
                          <a:extLst>
                            <a:ext uri="{53640926-AAD7-44D8-BBD7-CCE9431645EC}">
                              <a14:shadowObscured xmlns:a14="http://schemas.microsoft.com/office/drawing/2010/main"/>
                            </a:ext>
                          </a:extLst>
                        </pic:spPr>
                      </pic:pic>
                      <wps:wsp>
                        <wps:cNvPr id="17" name="Text Box 17"/>
                        <wps:cNvSpPr txBox="1"/>
                        <wps:spPr>
                          <a:xfrm>
                            <a:off x="0" y="2965132"/>
                            <a:ext cx="2451100" cy="736600"/>
                          </a:xfrm>
                          <a:prstGeom prst="rect">
                            <a:avLst/>
                          </a:prstGeom>
                          <a:solidFill>
                            <a:schemeClr val="lt1"/>
                          </a:solidFill>
                          <a:ln w="19050">
                            <a:solidFill>
                              <a:prstClr val="black"/>
                            </a:solidFill>
                          </a:ln>
                        </wps:spPr>
                        <wps:txbx>
                          <w:txbxContent>
                            <w:p w14:paraId="5BA21FA4" w14:textId="4308129A" w:rsidR="00725BB6" w:rsidRPr="00725BB6" w:rsidRDefault="00725BB6" w:rsidP="00725BB6">
                              <w:pPr>
                                <w:rPr>
                                  <w:sz w:val="20"/>
                                  <w:szCs w:val="18"/>
                                </w:rPr>
                              </w:pPr>
                              <w:r w:rsidRPr="00725BB6">
                                <w:rPr>
                                  <w:sz w:val="20"/>
                                  <w:szCs w:val="18"/>
                                </w:rPr>
                                <w:t xml:space="preserve">Figure </w:t>
                              </w:r>
                              <w:r>
                                <w:rPr>
                                  <w:sz w:val="20"/>
                                  <w:szCs w:val="18"/>
                                </w:rPr>
                                <w:t>1</w:t>
                              </w:r>
                              <w:r w:rsidRPr="00725BB6">
                                <w:rPr>
                                  <w:sz w:val="20"/>
                                  <w:szCs w:val="18"/>
                                </w:rPr>
                                <w:t xml:space="preserve">) </w:t>
                              </w:r>
                              <w:r>
                                <w:rPr>
                                  <w:sz w:val="20"/>
                                  <w:szCs w:val="18"/>
                                </w:rPr>
                                <w:t xml:space="preserve">Photograph of </w:t>
                              </w:r>
                              <w:r w:rsidR="000E7181">
                                <w:rPr>
                                  <w:sz w:val="20"/>
                                  <w:szCs w:val="18"/>
                                </w:rPr>
                                <w:t>A and C replicates of the &lt;0.1 size fraction following the second centrifugation cyc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04DC005" id="Group 15" o:spid="_x0000_s1026" style="position:absolute;margin-left:349pt;margin-top:0;width:193pt;height:304.45pt;z-index:251658242;mso-position-horizontal-relative:margin;mso-height-relative:margin" coordorigin=",-1650" coordsize="24511,38668"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alt="A picture containing text, indoor&#10;&#10;Description automatically generated" style="position:absolute;left:-3470;top:3829;width:30669;height:19711;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">
                  <v:imagedata r:id="rId9" o:title="A picture containing text, indoor&#10;&#10;Description automatically generated" croptop="8092f" cropbottom="3656f" cropleft="9039f" cropright="18800f"/>
                </v:shape>
                <v:shapetype id="_x0000_t202" coordsize="21600,21600" o:spt="202" path="m,l,21600r21600,l21600,xe">
                  <v:stroke joinstyle="miter"/>
                  <v:path gradientshapeok="t" o:connecttype="rect"/>
                </v:shapetype>
                <v:shape id="Text Box 17" o:spid="_x0000_s1028" type="#_x0000_t202" style="position:absolute;top:29651;width:24511;height:73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" fillcolor="white [3201]" strokeweight="1.5pt">
                  <v:textbox>
                    <w:txbxContent>
                      <w:p w14:paraId="5BA21FA4" w14:textId="4308129A" w:rsidR="00725BB6" w:rsidRPr="00725BB6" w:rsidRDefault="00725BB6" w:rsidP="00725BB6">
                        <w:pPr>
                          <w:rPr>
                            <w:sz w:val="20"/>
                            <w:szCs w:val="18"/>
                          </w:rPr>
                        </w:pPr>
                        <w:r w:rsidRPr="00725BB6">
                          <w:rPr>
                            <w:sz w:val="20"/>
                            <w:szCs w:val="18"/>
                          </w:rPr>
                          <w:t xml:space="preserve">Figure </w:t>
                        </w:r>
                        <w:r>
                          <w:rPr>
                            <w:sz w:val="20"/>
                            <w:szCs w:val="18"/>
                          </w:rPr>
                          <w:t>1</w:t>
                        </w:r>
                        <w:r w:rsidRPr="00725BB6">
                          <w:rPr>
                            <w:sz w:val="20"/>
                            <w:szCs w:val="18"/>
                          </w:rPr>
                          <w:t xml:space="preserve">) </w:t>
                        </w:r>
                        <w:r>
                          <w:rPr>
                            <w:sz w:val="20"/>
                            <w:szCs w:val="18"/>
                          </w:rPr>
                          <w:t xml:space="preserve">Photograph of </w:t>
                        </w:r>
                        <w:r w:rsidR="000E7181">
                          <w:rPr>
                            <w:sz w:val="20"/>
                            <w:szCs w:val="18"/>
                          </w:rPr>
                          <w:t>A and C replicates of the &lt;0.1 size fraction following the second centrifugation cycle.</w:t>
                        </w:r>
                      </w:p>
                    </w:txbxContent>
                  </v:textbox>
                </v:shape>
                <w10:wrap type="square" anchorx="margin"/>
              </v:group>
            </w:pict>
          </mc:Fallback>
        </mc:AlternateContent>
      </w:r>
      <w:r w:rsidR="00222D15">
        <w:t>Soils Samples</w:t>
      </w:r>
    </w:p>
    <w:p w14:paraId="21295CDF" w14:textId="494FA82C" w:rsidR="00222D15" w:rsidRDefault="00E374E4" w:rsidP="00E374E4">
      <w:r>
        <w:tab/>
        <w:t xml:space="preserve">The </w:t>
      </w:r>
      <w:r w:rsidR="2023361C">
        <w:t>s</w:t>
      </w:r>
      <w:r>
        <w:t xml:space="preserve">oil </w:t>
      </w:r>
      <w:r w:rsidR="00B85C02">
        <w:t xml:space="preserve">in this </w:t>
      </w:r>
      <w:r w:rsidR="00596587">
        <w:t xml:space="preserve">experiment </w:t>
      </w:r>
      <w:r w:rsidR="00A26D96">
        <w:t xml:space="preserve">were collected from the </w:t>
      </w:r>
      <w:r w:rsidR="26E73AF1" w:rsidRPr="31DFC75D">
        <w:rPr>
          <w:rFonts w:eastAsia="Times New Roman" w:cs="Times New Roman"/>
          <w:color w:val="333333"/>
        </w:rPr>
        <w:t>Terrestrial Ecosystem Manipulation to Probe the Effects of Storm Treatments (</w:t>
      </w:r>
      <w:r w:rsidR="00A26D96">
        <w:t>TEMPEST</w:t>
      </w:r>
      <w:r w:rsidR="244D3BEB">
        <w:t>)</w:t>
      </w:r>
      <w:r w:rsidR="00A26D96">
        <w:t xml:space="preserve"> experimental forest</w:t>
      </w:r>
      <w:r w:rsidR="768C6D27">
        <w:t>,</w:t>
      </w:r>
      <w:r w:rsidR="008143DF">
        <w:t xml:space="preserve"> which is on the west </w:t>
      </w:r>
      <w:r w:rsidR="00E7122F">
        <w:t>shore of Chesapeake Bay</w:t>
      </w:r>
      <w:r w:rsidR="0062304C">
        <w:t xml:space="preserve"> in MD, USA</w:t>
      </w:r>
      <w:r w:rsidR="009232F1">
        <w:t xml:space="preserve"> </w:t>
      </w:r>
      <w:r w:rsidR="009232F1">
        <w:fldChar w:fldCharType="begin"/>
      </w:r>
      <w:r w:rsidR="009232F1">
        <w:instrText xml:space="preserve"> ADDIN ZOTERO_ITEM CSL_CITATION {"citationID":"pxds06tE","properties":{"formattedCitation":"\\super 6\\nosupersub{}","plainCitation":"6","noteIndex":0},"citationItems":[{"id":20,"uris":["http://zotero.org/users/local/NA4Ompr6/items/PCFU69FZ"],"itemData":{"id":20,"type":"article-journal","abstract":"Coastal upland forests are facing widespread mortality as sea-level rise accelerates and precipitation and storm regimes change. The loss of coastal forests has significant implications for the coastal carbon cycle; yet, predicting mortality likelihood is difficult due to our limited understanding of disturbance impacts on coastal forests. The manipulative, ecosystem-scale Terrestrial Ecosystem Manipulation to Probe the Effects of Storm Treatments (TEMPEST) experiment addresses the potential for freshwater and estuarine-water disturbance events to alter tree function, species composition, and ecosystem processes in a deciduous coastal forest in MD, USA. The experiment uses a large-unit (2000 m2), un-replicated experimental design, with three 50 m × 40 m plots serving as control, freshwater, and estuarine-water treatments. Transient saturation (5 h) of the entire soil rooting zone (0–30 cm) across a 2000 m2 coastal forest was attained by delivering 300 m3 of water through a spatially distributed irrigation network at a rate just above the soil infiltration rate. Our water delivery approach also elevated the water table (typically ~ 2 m belowground) and achieved extensive, low-level inundation (~ 8 cm standing water). A TEMPEST simulation approximated a 15-cm rainfall event and based on historic records, was of comparable intensity to a 10-year storm for the area. This characterization was supported by showing that Hurricane Ida’s (~ 5 cm rainfall) hydrologic impacts were shorter (40% lower duration) and less expansive (80% less coverage) than those generated through experimental manipulation. Future work will apply TEMPEST treatments to evaluate coastal forest resilience to changing hydrologic disturbance regimes and identify conditions that initiate ecosystem state transitions.","container-title":"Environmental Monitoring and Assessment","DOI":"10.1007/s10661-022-10807-0","ISSN":"1573-2959","issue":"3","journalAbbreviation":"Environ Monit Assess","language":"en","page":"425","source":"Springer Link","title":"Attaining freshwater and estuarine-water soil saturation in an ecosystem-scale coastal flooding experiment","volume":"195","author":[{"family":"Hopple","given":"A. M."},{"family":"Doro","given":"K. O."},{"family":"Bailey","given":"V. L."},{"family":"Bond-Lamberty","given":"B."},{"family":"McDowell","given":"N."},{"family":"Morris","given":"K. A."},{"family":"Myers-Pigg","given":"A."},{"family":"Pennington","given":"S. C."},{"family":"Regier","given":"P."},{"family":"Rich","given":"R."},{"family":"Sengupta","given":"A."},{"family":"Smith","given":"R."},{"family":"Stegen","given":"J."},{"family":"Ward","given":"N. D."},{"family":"Woodard","given":"S. C."},{"family":"Megonigal","given":"J. P."}],"issued":{"date-parts":[["2023",2,24]]}}}],"schema":"https://github.com/citation-style-language/schema/raw/master/csl-citation.json"} </w:instrText>
      </w:r>
      <w:r w:rsidR="009232F1">
        <w:fldChar w:fldCharType="separate"/>
      </w:r>
      <w:r w:rsidR="009232F1" w:rsidRPr="009232F1">
        <w:rPr>
          <w:rFonts w:cs="Times New Roman"/>
          <w:kern w:val="0"/>
          <w:szCs w:val="24"/>
          <w:vertAlign w:val="superscript"/>
        </w:rPr>
        <w:t>6</w:t>
      </w:r>
      <w:r w:rsidR="009232F1">
        <w:fldChar w:fldCharType="end"/>
      </w:r>
      <w:r w:rsidR="0062304C">
        <w:t>. The study site is located at the Smithsonian Environmental Research Center (SERC)</w:t>
      </w:r>
      <w:r w:rsidR="007B7F19">
        <w:t xml:space="preserve">. </w:t>
      </w:r>
      <w:r w:rsidR="002F25D9">
        <w:t>Meteorological data collected between 198</w:t>
      </w:r>
      <w:r w:rsidR="009F4B5A">
        <w:t>1</w:t>
      </w:r>
      <w:r w:rsidR="002F25D9">
        <w:t xml:space="preserve"> and 201</w:t>
      </w:r>
      <w:r w:rsidR="009F4B5A">
        <w:t>0</w:t>
      </w:r>
      <w:r w:rsidR="002F25D9">
        <w:t xml:space="preserve"> </w:t>
      </w:r>
      <w:r w:rsidR="003E7D49">
        <w:t xml:space="preserve">presents </w:t>
      </w:r>
      <w:r w:rsidR="004C5ADD">
        <w:t>mean</w:t>
      </w:r>
      <w:r w:rsidR="006D1150">
        <w:t xml:space="preserve"> </w:t>
      </w:r>
      <w:r w:rsidR="004C5ADD">
        <w:t>monthly extremes</w:t>
      </w:r>
      <w:r w:rsidR="006D1150">
        <w:t xml:space="preserve"> at </w:t>
      </w:r>
      <w:r w:rsidR="00EA71AA">
        <w:t>10</w:t>
      </w:r>
      <w:r w:rsidR="006D1150">
        <w:rPr>
          <w:rFonts w:cs="Times New Roman"/>
        </w:rPr>
        <w:t>°</w:t>
      </w:r>
      <w:r w:rsidR="006D1150">
        <w:t xml:space="preserve">C and </w:t>
      </w:r>
      <w:r w:rsidR="0026311A">
        <w:t>20</w:t>
      </w:r>
      <w:r w:rsidR="00A82B02">
        <w:rPr>
          <w:rFonts w:cs="Times New Roman"/>
        </w:rPr>
        <w:t>°</w:t>
      </w:r>
      <w:r w:rsidR="00A82B02">
        <w:t>C</w:t>
      </w:r>
      <w:r w:rsidR="006A6A21">
        <w:t xml:space="preserve"> and </w:t>
      </w:r>
      <w:r w:rsidR="00D2172C">
        <w:t xml:space="preserve">1,200 mm annual average </w:t>
      </w:r>
      <w:r w:rsidR="004C5ADD">
        <w:t>precipitation</w:t>
      </w:r>
      <w:r w:rsidR="009919D9">
        <w:t>.</w:t>
      </w:r>
      <w:r w:rsidR="003B786F">
        <w:t xml:space="preserve"> </w:t>
      </w:r>
      <w:r w:rsidR="00C43BFE">
        <w:t xml:space="preserve">The soil was sent to the Pacific Northwest National Lab, Richland campus </w:t>
      </w:r>
      <w:r w:rsidR="000A768D">
        <w:t>to determine textur</w:t>
      </w:r>
      <w:r w:rsidR="00915473">
        <w:t>e</w:t>
      </w:r>
      <w:r w:rsidR="008A5A23">
        <w:t>.</w:t>
      </w:r>
      <w:r w:rsidR="00566BC2">
        <w:t xml:space="preserve"> </w:t>
      </w:r>
      <w:r w:rsidR="07FDD026">
        <w:t>Iron</w:t>
      </w:r>
      <w:r w:rsidR="008A5A23">
        <w:t xml:space="preserve"> and </w:t>
      </w:r>
      <w:r w:rsidR="008320B1">
        <w:t xml:space="preserve">carbon data </w:t>
      </w:r>
      <w:r w:rsidR="00915473">
        <w:t xml:space="preserve">were </w:t>
      </w:r>
      <w:r w:rsidR="308CBFB7">
        <w:t xml:space="preserve">previously collected by colleagues at SERC </w:t>
      </w:r>
      <w:r w:rsidR="1808AD6E">
        <w:t>for</w:t>
      </w:r>
      <w:r w:rsidR="008320B1">
        <w:t xml:space="preserve"> soil sample</w:t>
      </w:r>
      <w:r w:rsidR="00DF5938">
        <w:t xml:space="preserve"> and </w:t>
      </w:r>
      <w:r w:rsidR="11B4523B">
        <w:t>used herein</w:t>
      </w:r>
      <w:r w:rsidR="007F6E63">
        <w:t>.</w:t>
      </w:r>
      <w:r w:rsidR="009C0763">
        <w:t xml:space="preserve">￼ </w:t>
      </w:r>
      <w:r w:rsidR="00DF5938">
        <w:fldChar w:fldCharType="begin"/>
      </w:r>
      <w:r w:rsidR="00C512CE">
        <w:instrText xml:space="preserve"> ADDIN ZOTERO_ITEM CSL_CITATION {"citationID":"zEBEH9eg","properties":{"formattedCitation":"\\super 24\\nosupersub{}","plainCitation":"24","dontUpdate":true,"noteIndex":0},"citationItems":[{"id":54,"uris":["http://zotero.org/users/local/NA4Ompr6/items/BGQAEKTB"],"itemData":{"id":54,"type":"article-journal","abstract":"Oscillating redox conditions are a common feature of humid tropical forest soils, driven by an ample supply and dynamics of reductants, high moisture, microbial oxygen consumption, and finely textured clays that limit diffusion. However, the net result of variable soil redox regimes on iron (Fe) mineral dynamics and associated carbon (C) forms and fluxes is poorly understood in tropical soils. Using a 44-day redox incubation experiment with humid tropical forest soils from Puerto Rico, we examined patterns in Fe and C transformations under four redox regimes: static anoxic, “flux 4-day” (4d oxic, 4d anoxic), “flux 8-day” (8d oxic, 4d anoxic) and static oxic. Prolonged anoxia promoted reductive dissolution of Fe-oxides, and led to an increase in soluble Fe(II) and amorphous Fe oxide pools. Preferential dissolution of the less-crystalline Fe pool was evident immediately following a shift in bulk redox status (oxic to anoxic), and coincided with increased dissolved organic C, presumably due to acidification or direct release of organic matter (OM) from dissolving Fe(III) mineral phases. The average nominal oxidation state of water-soluble C was lowest under persistent anoxic conditions, suggesting that more reduced organic compounds were metabolically unavailable for microbial consumption under reducing conditions. Anoxic soil compounds had high H/C values (and were similar to lignin-like compounds) whereas oxic soil compounds had higher O/C values, akin to tannin- and cellulose-like components. Cumulative respiration derived from native soil organic C was highest in static oxic soils. These results show how Fe minerals and Fe–OM interactions in tropical soils are highly sensitive to variable redox effects. Shifting soil oxygen availability rapidly impacted exchanges between mineral-sorbed and aqueous C pools, increased the dissolved organic C pool under anoxic conditions implying that the periodicity of low-redox events may control the fate of C in wet tropical soils.","container-title":"Environmental Science &amp; Technology","DOI":"10.1021/acs.est.8b03408","ISSN":"0013-936X","issue":"24","journalAbbreviation":"Environ. Sci. Technol.","note":"publisher: American Chemical Society","page":"14129-14139","source":"ACS Publications","title":"Redox Fluctuations Control the Coupled Cycling of Iron and Carbon in Tropical Forest Soils","volume":"52","author":[{"family":"Bhattacharyya","given":"Amrita"},{"family":"Campbell","given":"Ashley N."},{"family":"Tfaily","given":"Malak M."},{"family":"Lin","given":"Yang"},{"family":"Kukkadapu","given":"Ravi K."},{"family":"Silver","given":"Whendee L."},{"family":"Nico","given":"Peter S."},{"family":"Pett-Ridge","given":"Jennifer"}],"issued":{"date-parts":[["2018",12,18]]}}}],"schema":"https://github.com/citation-style-language/schema/raw/master/csl-citation.json"} </w:instrText>
      </w:r>
      <w:r w:rsidR="00DF5938">
        <w:fldChar w:fldCharType="separate"/>
      </w:r>
      <w:r w:rsidR="00C7032C" w:rsidRPr="31DFC75D">
        <w:rPr>
          <w:kern w:val="0"/>
        </w:rPr>
        <w:t>￼</w:t>
      </w:r>
      <w:r w:rsidR="00DF5938">
        <w:fldChar w:fldCharType="end"/>
      </w:r>
      <w:r w:rsidR="009C0763">
        <w:t xml:space="preserve">￼We </w:t>
      </w:r>
      <w:r w:rsidR="00F357E7">
        <w:t xml:space="preserve">assembled </w:t>
      </w:r>
      <w:r w:rsidR="003B6F4B">
        <w:t xml:space="preserve">six experimental </w:t>
      </w:r>
      <w:r w:rsidR="00084D95">
        <w:t>systems and prepared them in triplicate and prepared 4 procedural blanks made with</w:t>
      </w:r>
      <w:r w:rsidR="00E9155F">
        <w:t xml:space="preserve"> either DI water </w:t>
      </w:r>
      <w:r w:rsidR="00C00181">
        <w:t>or</w:t>
      </w:r>
      <w:r w:rsidR="00E9155F">
        <w:t xml:space="preserve"> ASW. </w:t>
      </w:r>
      <w:r w:rsidR="0035398F">
        <w:t xml:space="preserve">The weighed soil </w:t>
      </w:r>
      <w:r w:rsidR="00596587">
        <w:t>was transferred to</w:t>
      </w:r>
      <w:r w:rsidR="000A1A26">
        <w:t xml:space="preserve"> 50 mL </w:t>
      </w:r>
      <w:r w:rsidR="00B30335">
        <w:t>centrifuge tubes for each experimental system</w:t>
      </w:r>
      <w:r w:rsidR="003202D0">
        <w:t xml:space="preserve">. </w:t>
      </w:r>
    </w:p>
    <w:p w14:paraId="2D023508" w14:textId="44314A00" w:rsidR="00596587" w:rsidRDefault="00596587" w:rsidP="00E374E4"/>
    <w:p w14:paraId="3C59657B" w14:textId="51A75332" w:rsidR="00E374E4" w:rsidRDefault="00E374E4" w:rsidP="00222D15"/>
    <w:p w14:paraId="0E543A10" w14:textId="4FA1BEE2" w:rsidR="00222D15" w:rsidRDefault="00164F67" w:rsidP="00B15BC7">
      <w:pPr>
        <w:pStyle w:val="Heading2"/>
      </w:pPr>
      <w:r>
        <w:t>Washing and Sample Collection</w:t>
      </w:r>
    </w:p>
    <w:p w14:paraId="1E033908" w14:textId="38F9A56B" w:rsidR="00164F67" w:rsidRDefault="007F6E63" w:rsidP="00164F67">
      <w:r>
        <w:tab/>
      </w:r>
      <w:r w:rsidR="00255689">
        <w:t xml:space="preserve">After the </w:t>
      </w:r>
      <w:r w:rsidR="00FA76D2">
        <w:t>72-hour</w:t>
      </w:r>
      <w:r w:rsidR="00255689">
        <w:t xml:space="preserve"> pretreatment</w:t>
      </w:r>
      <w:r w:rsidR="00DC45B8">
        <w:t xml:space="preserve">, half of </w:t>
      </w:r>
      <w:r w:rsidR="00B95E51">
        <w:t xml:space="preserve">the </w:t>
      </w:r>
      <w:r w:rsidR="00DC45B8">
        <w:t>samples were exposed to the normal atmosphere and</w:t>
      </w:r>
      <w:r w:rsidR="00BF70DE">
        <w:t xml:space="preserve"> starting</w:t>
      </w:r>
      <w:r w:rsidR="00A0220F">
        <w:t xml:space="preserve"> to</w:t>
      </w:r>
      <w:r w:rsidR="00DC45B8">
        <w:t xml:space="preserve"> become oxic</w:t>
      </w:r>
      <w:r w:rsidR="00FA76D2">
        <w:t xml:space="preserve">. At this point, </w:t>
      </w:r>
      <w:r w:rsidR="00252A68">
        <w:t>the samples were washed with</w:t>
      </w:r>
      <w:r w:rsidR="000401A2">
        <w:t xml:space="preserve"> 35 mL of</w:t>
      </w:r>
      <w:r w:rsidR="00252A68">
        <w:t xml:space="preserve"> </w:t>
      </w:r>
      <w:r w:rsidR="00FA76D2">
        <w:t xml:space="preserve">25% </w:t>
      </w:r>
      <w:r w:rsidR="00A0220F">
        <w:t>ASW</w:t>
      </w:r>
      <w:r w:rsidR="0DAFA3C6">
        <w:t>, which is similar to the salinity of the Rhode River estuary</w:t>
      </w:r>
      <w:r w:rsidR="00814347">
        <w:t xml:space="preserve">. The ASW was </w:t>
      </w:r>
      <w:r w:rsidR="00173366">
        <w:t xml:space="preserve"> prepared </w:t>
      </w:r>
      <w:r w:rsidR="00F1084E">
        <w:t>using</w:t>
      </w:r>
      <w:r w:rsidR="00173366">
        <w:t xml:space="preserve"> </w:t>
      </w:r>
      <w:r w:rsidR="10BFF1EB">
        <w:t>common</w:t>
      </w:r>
      <w:r w:rsidR="00173366">
        <w:t xml:space="preserve"> salts </w:t>
      </w:r>
      <w:r w:rsidR="008C2104">
        <w:t>and procedure</w:t>
      </w:r>
      <w:r w:rsidR="317FBA83">
        <w:t xml:space="preserve"> for making ASW</w:t>
      </w:r>
      <w:r w:rsidR="008C2104">
        <w:fldChar w:fldCharType="begin"/>
      </w:r>
      <w:r w:rsidR="00AC1BBA">
        <w:instrText xml:space="preserve"> ADDIN ZOTERO_ITEM CSL_CITATION {"citationID":"vb6AO9SL","properties":{"formattedCitation":"\\super 28\\nosupersub{}","plainCitation":"28","noteIndex":0},"citationItems":[{"id":36,"uris":["http://zotero.org/users/local/NA4Ompr6/items/XYLWW72M"],"itemData":{"id":36,"type":"webpage","language":"en","note":"DOI: 10.4319/lo.1967.12.1.0176","title":"PREPARATION OF ARTIFICIAL SEAWATER1","URL":"https://aslopubs.onlinelibrary.wiley.com/doi/epdf/10.4319/lo.1967.12.1.0176","accessed":{"date-parts":[["2024",2,14]]}}}],"schema":"https://github.com/citation-style-language/schema/raw/master/csl-citation.json"} </w:instrText>
      </w:r>
      <w:r w:rsidR="008C2104">
        <w:fldChar w:fldCharType="separate"/>
      </w:r>
      <w:r w:rsidR="00AC1BBA" w:rsidRPr="00AC1BBA">
        <w:rPr>
          <w:rFonts w:cs="Times New Roman"/>
          <w:kern w:val="0"/>
          <w:szCs w:val="24"/>
          <w:vertAlign w:val="superscript"/>
        </w:rPr>
        <w:t>28</w:t>
      </w:r>
      <w:r w:rsidR="008C2104">
        <w:fldChar w:fldCharType="end"/>
      </w:r>
      <w:r w:rsidR="008C2104">
        <w:t>.</w:t>
      </w:r>
      <w:r w:rsidR="00DD42F2">
        <w:t xml:space="preserve"> </w:t>
      </w:r>
      <w:r w:rsidR="76B9A7E0">
        <w:t>A</w:t>
      </w:r>
      <w:r w:rsidR="003E3267">
        <w:t xml:space="preserve"> stock solution </w:t>
      </w:r>
      <w:r w:rsidR="5FA9EA55">
        <w:t>of</w:t>
      </w:r>
      <w:r w:rsidR="003E3267">
        <w:t xml:space="preserve"> 35% ASW was </w:t>
      </w:r>
      <w:r w:rsidR="1302CB13">
        <w:t>made and</w:t>
      </w:r>
      <w:r w:rsidR="003E3267">
        <w:t xml:space="preserve"> </w:t>
      </w:r>
      <w:r w:rsidR="3364F6C5">
        <w:t>d</w:t>
      </w:r>
      <w:r w:rsidR="003E3267">
        <w:t>iluted</w:t>
      </w:r>
      <w:r w:rsidR="00AC0D9E">
        <w:t xml:space="preserve"> </w:t>
      </w:r>
      <w:r w:rsidR="006C1A37">
        <w:t>to</w:t>
      </w:r>
      <w:r w:rsidR="00AC0D9E">
        <w:t xml:space="preserve"> 25% ASW.</w:t>
      </w:r>
      <w:r w:rsidR="000F7BA6">
        <w:t xml:space="preserve"> </w:t>
      </w:r>
      <w:r w:rsidR="006C1A37">
        <w:t xml:space="preserve">Before conducting the </w:t>
      </w:r>
      <w:r w:rsidR="00EB1254">
        <w:t>experiment,</w:t>
      </w:r>
      <w:r w:rsidR="00F1084E">
        <w:t xml:space="preserve"> we placed</w:t>
      </w:r>
      <w:r w:rsidR="006C1A37">
        <w:t xml:space="preserve"> ASW and DI water</w:t>
      </w:r>
      <w:r w:rsidR="00F1084E">
        <w:t xml:space="preserve"> </w:t>
      </w:r>
      <w:r w:rsidR="006C1A37">
        <w:t xml:space="preserve">inside the </w:t>
      </w:r>
      <w:r w:rsidR="00927270">
        <w:t xml:space="preserve">glovebox so we could have anoxic DI and ASW for our anoxic systems. </w:t>
      </w:r>
      <w:r w:rsidR="000F7BA6">
        <w:t>After washing</w:t>
      </w:r>
      <w:r w:rsidR="00104CC4">
        <w:t xml:space="preserve">, the samples were placed on a </w:t>
      </w:r>
      <w:r w:rsidR="001F26F7">
        <w:t>New Brunswick Science innova 2100 platform shaker set at 270 RPM for 24 hours.</w:t>
      </w:r>
      <w:r w:rsidR="00AA7565">
        <w:t xml:space="preserve"> After the </w:t>
      </w:r>
      <w:r w:rsidR="00F667B7">
        <w:t>24-hour</w:t>
      </w:r>
      <w:r w:rsidR="00AA7565">
        <w:t xml:space="preserve"> period was over the samples were taken off </w:t>
      </w:r>
      <w:r w:rsidR="00804050">
        <w:t xml:space="preserve">the shaker table and oxygen was </w:t>
      </w:r>
      <w:r w:rsidR="00BD1D27">
        <w:t>measured (O</w:t>
      </w:r>
      <w:r w:rsidR="00BD1D27">
        <w:rPr>
          <w:vertAlign w:val="subscript"/>
        </w:rPr>
        <w:t>2</w:t>
      </w:r>
      <w:r w:rsidR="00BD1D27">
        <w:t xml:space="preserve">%) using a </w:t>
      </w:r>
      <w:r w:rsidR="007B3D32">
        <w:t>Pyroscience Firesting-GO2 monitor</w:t>
      </w:r>
      <w:r w:rsidR="00F1609C">
        <w:t>, set for 25</w:t>
      </w:r>
      <w:r w:rsidR="00F1609C">
        <w:rPr>
          <w:rFonts w:cs="Times New Roman"/>
        </w:rPr>
        <w:t>°</w:t>
      </w:r>
      <w:r w:rsidR="00F1609C">
        <w:t>C.</w:t>
      </w:r>
      <w:r w:rsidR="00E35EF5">
        <w:t xml:space="preserve"> The </w:t>
      </w:r>
      <w:r w:rsidR="00564FA1">
        <w:t xml:space="preserve">oxygen </w:t>
      </w:r>
      <w:r w:rsidR="00301310">
        <w:t xml:space="preserve">for the </w:t>
      </w:r>
      <w:r w:rsidR="00E35EF5">
        <w:t xml:space="preserve">anaerobic samples were measured inside of </w:t>
      </w:r>
      <w:r w:rsidR="00A22716">
        <w:t>the</w:t>
      </w:r>
      <w:r w:rsidR="00E35EF5">
        <w:t xml:space="preserve"> Coy chamber.</w:t>
      </w:r>
    </w:p>
    <w:p w14:paraId="2C39F361" w14:textId="1749C8B3" w:rsidR="00E35EF5" w:rsidRPr="0084772D" w:rsidRDefault="00725BB6" w:rsidP="00164F67">
      <w:pPr>
        <w:rPr>
          <w:rFonts w:cs="Times New Roman"/>
        </w:rPr>
      </w:pPr>
      <w:r>
        <w:rPr>
          <w:noProof/>
        </w:rPr>
        <w:lastRenderedPageBreak/>
        <mc:AlternateContent>
          <mc:Choice Requires="wps">
            <w:drawing>
              <wp:anchor distT="0" distB="0" distL="114300" distR="114300" simplePos="0" relativeHeight="251658241" behindDoc="0" locked="0" layoutInCell="1" allowOverlap="1" wp14:anchorId="310C2416" wp14:editId="556DEF4F">
                <wp:simplePos x="0" y="0"/>
                <wp:positionH relativeFrom="column">
                  <wp:posOffset>901700</wp:posOffset>
                </wp:positionH>
                <wp:positionV relativeFrom="paragraph">
                  <wp:posOffset>5875020</wp:posOffset>
                </wp:positionV>
                <wp:extent cx="2120900" cy="431800"/>
                <wp:effectExtent l="0" t="0" r="12700" b="25400"/>
                <wp:wrapNone/>
                <wp:docPr id="16" name="Text Box 16"/>
                <wp:cNvGraphicFramePr/>
                <a:graphic xmlns:a="http://schemas.openxmlformats.org/drawingml/2006/main">
                  <a:graphicData uri="http://schemas.microsoft.com/office/word/2010/wordprocessingShape">
                    <wps:wsp>
                      <wps:cNvSpPr txBox="1"/>
                      <wps:spPr>
                        <a:xfrm>
                          <a:off x="0" y="0"/>
                          <a:ext cx="2120900" cy="431800"/>
                        </a:xfrm>
                        <a:prstGeom prst="rect">
                          <a:avLst/>
                        </a:prstGeom>
                        <a:solidFill>
                          <a:schemeClr val="lt1"/>
                        </a:solidFill>
                        <a:ln w="19050">
                          <a:solidFill>
                            <a:prstClr val="black"/>
                          </a:solidFill>
                        </a:ln>
                      </wps:spPr>
                      <wps:txbx>
                        <w:txbxContent>
                          <w:p w14:paraId="461058F2" w14:textId="5ADDECE8" w:rsidR="00725BB6" w:rsidRPr="00725BB6" w:rsidRDefault="00725BB6">
                            <w:pPr>
                              <w:rPr>
                                <w:sz w:val="20"/>
                                <w:szCs w:val="18"/>
                              </w:rPr>
                            </w:pPr>
                            <w:r w:rsidRPr="00725BB6">
                              <w:rPr>
                                <w:sz w:val="20"/>
                                <w:szCs w:val="18"/>
                              </w:rPr>
                              <w:t>Figure 2) A graphical depiction of the methods used for the experi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0C2416" id="Text Box 16" o:spid="_x0000_s1029" type="#_x0000_t202" style="position:absolute;margin-left:71pt;margin-top:462.6pt;width:167pt;height:34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" fillcolor="white [3201]" strokeweight="1.5pt">
                <v:textbox>
                  <w:txbxContent>
                    <w:p w14:paraId="461058F2" w14:textId="5ADDECE8" w:rsidR="00725BB6" w:rsidRPr="00725BB6" w:rsidRDefault="00725BB6">
                      <w:pPr>
                        <w:rPr>
                          <w:sz w:val="20"/>
                          <w:szCs w:val="18"/>
                        </w:rPr>
                      </w:pPr>
                      <w:r w:rsidRPr="00725BB6">
                        <w:rPr>
                          <w:sz w:val="20"/>
                          <w:szCs w:val="18"/>
                        </w:rPr>
                        <w:t>Figure 2) A graphical depiction of the methods used for the experiment.</w:t>
                      </w:r>
                    </w:p>
                  </w:txbxContent>
                </v:textbox>
              </v:shape>
            </w:pict>
          </mc:Fallback>
        </mc:AlternateContent>
      </w:r>
      <w:r w:rsidR="005A0EE5">
        <w:rPr>
          <w:noProof/>
        </w:rPr>
        <mc:AlternateContent>
          <mc:Choice Requires="wpg">
            <w:drawing>
              <wp:anchor distT="0" distB="0" distL="114300" distR="114300" simplePos="0" relativeHeight="251658240" behindDoc="0" locked="0" layoutInCell="1" allowOverlap="1" wp14:anchorId="62E063EA" wp14:editId="1BF65D81">
                <wp:simplePos x="0" y="0"/>
                <wp:positionH relativeFrom="margin">
                  <wp:align>right</wp:align>
                </wp:positionH>
                <wp:positionV relativeFrom="paragraph">
                  <wp:posOffset>1909445</wp:posOffset>
                </wp:positionV>
                <wp:extent cx="6858000" cy="4318000"/>
                <wp:effectExtent l="0" t="0" r="0" b="6350"/>
                <wp:wrapSquare wrapText="bothSides"/>
                <wp:docPr id="8" name="Group 8"/>
                <wp:cNvGraphicFramePr/>
                <a:graphic xmlns:a="http://schemas.openxmlformats.org/drawingml/2006/main">
                  <a:graphicData uri="http://schemas.microsoft.com/office/word/2010/wordprocessingGroup">
                    <wpg:wgp>
                      <wpg:cNvGrpSpPr/>
                      <wpg:grpSpPr>
                        <a:xfrm>
                          <a:off x="0" y="0"/>
                          <a:ext cx="6858000" cy="4318000"/>
                          <a:chOff x="0" y="0"/>
                          <a:chExt cx="6858000" cy="4318000"/>
                        </a:xfrm>
                      </wpg:grpSpPr>
                      <wpg:grpSp>
                        <wpg:cNvPr id="5" name="Group 5"/>
                        <wpg:cNvGrpSpPr/>
                        <wpg:grpSpPr>
                          <a:xfrm>
                            <a:off x="0" y="0"/>
                            <a:ext cx="6858000" cy="4318000"/>
                            <a:chOff x="0" y="0"/>
                            <a:chExt cx="6858000" cy="4318000"/>
                          </a:xfrm>
                        </wpg:grpSpPr>
                        <pic:pic xmlns:pic="http://schemas.openxmlformats.org/drawingml/2006/picture">
                          <pic:nvPicPr>
                            <pic:cNvPr id="2" name="Picture 2"/>
                            <pic:cNvPicPr>
                              <a:picLocks noChangeAspect="1"/>
                            </pic:cNvPicPr>
                          </pic:nvPicPr>
                          <pic:blipFill rotWithShape="1">
                            <a:blip r:embed="rId10">
                              <a:extLst>
                                <a:ext uri="{28A0092B-C50C-407E-A947-70E740481C1C}">
                                  <a14:useLocalDpi xmlns:a14="http://schemas.microsoft.com/office/drawing/2010/main" val="0"/>
                                </a:ext>
                              </a:extLst>
                            </a:blip>
                            <a:srcRect t="585"/>
                            <a:stretch/>
                          </pic:blipFill>
                          <pic:spPr bwMode="auto">
                            <a:xfrm>
                              <a:off x="0" y="0"/>
                              <a:ext cx="6858000" cy="4318000"/>
                            </a:xfrm>
                            <a:prstGeom prst="rect">
                              <a:avLst/>
                            </a:prstGeom>
                            <a:ln>
                              <a:noFill/>
                            </a:ln>
                            <a:extLst>
                              <a:ext uri="{53640926-AAD7-44D8-BBD7-CCE9431645EC}">
                                <a14:shadowObscured xmlns:a14="http://schemas.microsoft.com/office/drawing/2010/main"/>
                              </a:ext>
                            </a:extLst>
                          </pic:spPr>
                        </pic:pic>
                        <wps:wsp>
                          <wps:cNvPr id="4" name="Rectangle 4"/>
                          <wps:cNvSpPr/>
                          <wps:spPr>
                            <a:xfrm>
                              <a:off x="55984" y="1617928"/>
                              <a:ext cx="190344" cy="45719"/>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6" name="Rectangle 6"/>
                        <wps:cNvSpPr/>
                        <wps:spPr>
                          <a:xfrm>
                            <a:off x="5441950" y="774700"/>
                            <a:ext cx="190344" cy="45719"/>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rot="21394108">
                            <a:off x="5797550" y="3149600"/>
                            <a:ext cx="377837" cy="52254"/>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3C307BF" id="Group 8" o:spid="_x0000_s1026" style="position:absolute;margin-left:488.8pt;margin-top:150.35pt;width:540pt;height:340pt;z-index:251658240;mso-position-horizontal:right;mso-position-horizontal-relative:margin" coordsize="68580,4318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">
                <v:group id="Group 5" o:spid="_x0000_s1027" style="position:absolute;width:68580;height:43180" coordsize="68580,43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 id="Picture 2" o:spid="_x0000_s1028" type="#_x0000_t75" style="position:absolute;width:68580;height:43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">
                    <v:imagedata r:id="rId12" o:title="" croptop="383f"/>
                  </v:shape>
                  <v:rect id="Rectangle 4" o:spid="_x0000_s1029" style="position:absolute;left:559;top:16179;width:1904;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" fillcolor="white [3212]" stroked="f" strokeweight="1pt"/>
                </v:group>
                <v:rect id="Rectangle 6" o:spid="_x0000_s1030" style="position:absolute;left:54419;top:7747;width:1903;height:4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" fillcolor="white [3212]" stroked="f" strokeweight="1pt"/>
                <v:rect id="Rectangle 7" o:spid="_x0000_s1031" style="position:absolute;left:57975;top:31496;width:3778;height:522;rotation:-22488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" fillcolor="white [3212]" stroked="f" strokeweight="1pt"/>
                <w10:wrap type="square" anchorx="margin"/>
              </v:group>
            </w:pict>
          </mc:Fallback>
        </mc:AlternateContent>
      </w:r>
      <w:r w:rsidR="00E35EF5">
        <w:tab/>
        <w:t xml:space="preserve">To obtain the size fractions, we used a </w:t>
      </w:r>
      <w:r w:rsidR="00E36DD9">
        <w:t xml:space="preserve">Beckman Coulter Avanti J-301 Centrifuge and a </w:t>
      </w:r>
      <w:r w:rsidR="00CD2A43">
        <w:t xml:space="preserve">JA-25.50 rotor. We collected </w:t>
      </w:r>
      <w:r w:rsidR="0084772D">
        <w:t>three size fractions</w:t>
      </w:r>
      <w:r w:rsidR="003F0286">
        <w:t>;</w:t>
      </w:r>
      <w:r w:rsidR="0084772D">
        <w:t xml:space="preserve"> </w:t>
      </w:r>
      <w:r w:rsidR="005C44B4">
        <w:t>0.45-</w:t>
      </w:r>
      <w:r w:rsidR="0084772D">
        <w:t>1.0</w:t>
      </w:r>
      <w:r w:rsidR="0084772D">
        <w:rPr>
          <w:rFonts w:ascii="Symbol" w:hAnsi="Symbol"/>
        </w:rPr>
        <w:t>m</w:t>
      </w:r>
      <w:r w:rsidR="0084772D">
        <w:rPr>
          <w:rFonts w:cs="Times New Roman"/>
        </w:rPr>
        <w:t>m (</w:t>
      </w:r>
      <w:r w:rsidR="008F6588">
        <w:rPr>
          <w:rFonts w:cs="Times New Roman"/>
        </w:rPr>
        <w:t>15,000 RCF</w:t>
      </w:r>
      <w:r w:rsidR="00FF7A59">
        <w:rPr>
          <w:rFonts w:cs="Times New Roman"/>
        </w:rPr>
        <w:t xml:space="preserve"> xg</w:t>
      </w:r>
      <w:r w:rsidR="008F6588">
        <w:rPr>
          <w:rFonts w:cs="Times New Roman"/>
        </w:rPr>
        <w:t>;</w:t>
      </w:r>
      <w:r w:rsidR="00BC76B1">
        <w:rPr>
          <w:rFonts w:cs="Times New Roman"/>
        </w:rPr>
        <w:t xml:space="preserve"> 9 minutes), </w:t>
      </w:r>
      <w:r w:rsidR="005C44B4">
        <w:rPr>
          <w:rFonts w:cs="Times New Roman"/>
        </w:rPr>
        <w:t>0.</w:t>
      </w:r>
      <w:r w:rsidR="00A5143F">
        <w:rPr>
          <w:rFonts w:cs="Times New Roman"/>
        </w:rPr>
        <w:t>1</w:t>
      </w:r>
      <w:r w:rsidR="00BC76B1">
        <w:rPr>
          <w:rFonts w:cs="Times New Roman"/>
        </w:rPr>
        <w:t>-0.45</w:t>
      </w:r>
      <w:r w:rsidR="00BC76B1">
        <w:rPr>
          <w:rFonts w:ascii="Symbol" w:hAnsi="Symbol"/>
        </w:rPr>
        <w:t>m</w:t>
      </w:r>
      <w:r w:rsidR="00BC76B1">
        <w:rPr>
          <w:rFonts w:cs="Times New Roman"/>
        </w:rPr>
        <w:t>m (</w:t>
      </w:r>
      <w:r w:rsidR="00FF7A59">
        <w:rPr>
          <w:rFonts w:cs="Times New Roman"/>
        </w:rPr>
        <w:t xml:space="preserve">800 RCF xg; 8 minutes), and </w:t>
      </w:r>
      <w:r w:rsidR="00A5143F">
        <w:rPr>
          <w:rFonts w:cs="Times New Roman"/>
        </w:rPr>
        <w:t>&lt;</w:t>
      </w:r>
      <w:r w:rsidR="00FF7A59">
        <w:rPr>
          <w:rFonts w:cs="Times New Roman"/>
        </w:rPr>
        <w:t>0.1</w:t>
      </w:r>
      <w:r w:rsidR="00FF7A59">
        <w:rPr>
          <w:rFonts w:ascii="Symbol" w:hAnsi="Symbol"/>
        </w:rPr>
        <w:t>m</w:t>
      </w:r>
      <w:r w:rsidR="00FF7A59">
        <w:rPr>
          <w:rFonts w:cs="Times New Roman"/>
        </w:rPr>
        <w:t>m (</w:t>
      </w:r>
      <w:r w:rsidR="00E76B69">
        <w:rPr>
          <w:rFonts w:cs="Times New Roman"/>
        </w:rPr>
        <w:t>300 RCF xg; 5 minutes)</w:t>
      </w:r>
      <w:r w:rsidR="007811B4">
        <w:rPr>
          <w:rFonts w:cs="Times New Roman"/>
        </w:rPr>
        <w:fldChar w:fldCharType="begin"/>
      </w:r>
      <w:r w:rsidR="00AC1BBA">
        <w:rPr>
          <w:rFonts w:cs="Times New Roman"/>
        </w:rPr>
        <w:instrText xml:space="preserve"> ADDIN ZOTERO_ITEM CSL_CITATION {"citationID":"BfmQdovR","properties":{"formattedCitation":"\\super 29\\nosupersub{}","plainCitation":"29","noteIndex":0},"citationItems":[{"id":96,"uris":["http://zotero.org/users/local/NA4Ompr6/items/STLQ2G8I"],"itemData":{"id":96,"type":"report","abstract":"This study examines how greenhouse gas (GHG) production and organic matter (OM) transformations in coastal wetland soils vary with the availability of oxygen and other terminal electron acceptors. We also evaluated how OM and redox-sensitive species varied across diﬀerent size fractions: particulates (0.45-1μm), ﬁne colloids (0.1-0.45μm), and nano particulates plus truly soluble (&lt;0.1μm; NP+S) during 21-day aerobic and anaerobic slurry incubations. Soils were collected from the center of a freshwater coastal wetland (FW-C) in Lake Erie, the upland-wetland edge of the same wetland (FW-E), and the center of a saline coastal wetland (SW-C) in Washington state. Anaerobic methane production for FW-E soils were 47 and 27,537 times greater than FW-C and SW-C soils, respectively. High particulate Fe2+ and dissolved sulfate concentrations in FW-C and SW-C soils suggest that iron and/or sulfate reduction inhibited methanogenesis. Aerobic CO2 production was highest for both freshwater soils, which had a higher proportion of OM in the NP+S fraction (64±28% and 70±10% for FW-C and FW-E, respectively) and C:N ratios reﬂective of microbial detritus (1.7±0.2 and 1.4±0.3 for FW-E and FW-C, respectively) compared to SW-C, which had a higher fraction of particulate (58±9%) and ﬁne colloidal (19±7%) OM and C:N ratios reﬂective of vegetation detritus (11.2 ± 0.5). The variability in GHG production and shifts in OM size fractionation and composition observed across freshwater and saline soils collected within individual and across diﬀerent sites reinforce the high spatial variability in the processes controlling OM stability, mobility, and bioavailability in coastal wetland soils.","genre":"preprint","language":"en","note":"DOI: 10.22541/essoar.170158332.29336750/v1","publisher":"Preprints","source":"DOI.org (Crossref)","title":"Interactive Effects of Salinity, Redox State, Soil Type, and Colloidal Size Fractionation on Greenhouse Gas Production in Coastal Wetland Soils","URL":"https://essopenarchive.org/users/553153/articles/689538-interactive-effects-of-salinity-redox-state-soil-type-and-colloidal-size-fractionation-on-greenhouse-gas-production-in-coastal-wetland-soils?commit=148931fe91311d7b8fbd14c1e7c9c04f8c4c660e","author":[{"family":"Ward","given":"Nicholas D"},{"family":"Bowe","given":"Madison"},{"family":"Muller","given":"Katherine A"},{"family":"Chen","given":"Xingyuan"},{"family":"Zhao","given":"Qian"},{"family":"Chu","given":"Rosalie"},{"family":"Cheng","given":"Zezhen"},{"family":"Wietsma","given":"Thomas W."},{"family":"Kukkadapu","given":"Ravi K"}],"accessed":{"date-parts":[["2024",3,21]]},"issued":{"date-parts":[["2023",12,3]]}}}],"schema":"https://github.com/citation-style-language/schema/raw/master/csl-citation.json"} </w:instrText>
      </w:r>
      <w:r w:rsidR="007811B4">
        <w:rPr>
          <w:rFonts w:cs="Times New Roman"/>
        </w:rPr>
        <w:fldChar w:fldCharType="separate"/>
      </w:r>
      <w:r w:rsidR="00AC1BBA" w:rsidRPr="00AC1BBA">
        <w:rPr>
          <w:rFonts w:cs="Times New Roman"/>
          <w:kern w:val="0"/>
          <w:szCs w:val="24"/>
          <w:vertAlign w:val="superscript"/>
        </w:rPr>
        <w:t>29</w:t>
      </w:r>
      <w:r w:rsidR="007811B4">
        <w:rPr>
          <w:rFonts w:cs="Times New Roman"/>
        </w:rPr>
        <w:fldChar w:fldCharType="end"/>
      </w:r>
      <w:r w:rsidR="006126EC">
        <w:rPr>
          <w:rFonts w:cs="Times New Roman"/>
        </w:rPr>
        <w:t xml:space="preserve">. </w:t>
      </w:r>
      <w:r w:rsidR="00116ABD">
        <w:rPr>
          <w:rFonts w:cs="Times New Roman"/>
        </w:rPr>
        <w:t xml:space="preserve">The supernatant was </w:t>
      </w:r>
      <w:r w:rsidR="005F4073">
        <w:rPr>
          <w:rFonts w:cs="Times New Roman"/>
        </w:rPr>
        <w:t>collected,</w:t>
      </w:r>
      <w:r w:rsidR="00353C32">
        <w:rPr>
          <w:rFonts w:cs="Times New Roman"/>
        </w:rPr>
        <w:t xml:space="preserve"> and the </w:t>
      </w:r>
      <w:r w:rsidR="00AF17D5">
        <w:rPr>
          <w:rFonts w:cs="Times New Roman"/>
        </w:rPr>
        <w:t>soil</w:t>
      </w:r>
      <w:r w:rsidR="00353C32">
        <w:rPr>
          <w:rFonts w:cs="Times New Roman"/>
        </w:rPr>
        <w:t xml:space="preserve"> was resuspended </w:t>
      </w:r>
      <w:r w:rsidR="000401A2">
        <w:rPr>
          <w:rFonts w:cs="Times New Roman"/>
        </w:rPr>
        <w:t>with 35 mL of</w:t>
      </w:r>
      <w:r w:rsidR="00353C32">
        <w:rPr>
          <w:rFonts w:cs="Times New Roman"/>
        </w:rPr>
        <w:t xml:space="preserve"> DI water.</w:t>
      </w:r>
      <w:r w:rsidR="007B5D7C">
        <w:rPr>
          <w:rFonts w:cs="Times New Roman"/>
        </w:rPr>
        <w:t xml:space="preserve"> After collection we </w:t>
      </w:r>
      <w:r w:rsidR="00433B23">
        <w:rPr>
          <w:rFonts w:cs="Times New Roman"/>
        </w:rPr>
        <w:t>aliquoted</w:t>
      </w:r>
      <w:r w:rsidR="007B5D7C">
        <w:rPr>
          <w:rFonts w:cs="Times New Roman"/>
        </w:rPr>
        <w:t xml:space="preserve"> 5 mL </w:t>
      </w:r>
      <w:r w:rsidR="009A3828">
        <w:rPr>
          <w:rFonts w:cs="Times New Roman"/>
        </w:rPr>
        <w:t xml:space="preserve">of supernatant </w:t>
      </w:r>
      <w:r w:rsidR="007B5D7C">
        <w:rPr>
          <w:rFonts w:cs="Times New Roman"/>
        </w:rPr>
        <w:t xml:space="preserve">into </w:t>
      </w:r>
      <w:r w:rsidR="00433B23">
        <w:rPr>
          <w:rFonts w:cs="Times New Roman"/>
        </w:rPr>
        <w:t xml:space="preserve">15 mL falcon tubes to be sent to Argonne National Lab for ICP-MS and we pooled </w:t>
      </w:r>
      <w:r w:rsidR="00085B47">
        <w:rPr>
          <w:rFonts w:cs="Times New Roman"/>
        </w:rPr>
        <w:t>3 mL from each replicate to later use for CDOM.</w:t>
      </w:r>
      <w:r w:rsidR="009D3721">
        <w:rPr>
          <w:rFonts w:cs="Times New Roman"/>
        </w:rPr>
        <w:t xml:space="preserve"> The samples </w:t>
      </w:r>
      <w:r w:rsidR="00CB2B7A">
        <w:rPr>
          <w:rFonts w:cs="Times New Roman"/>
        </w:rPr>
        <w:t xml:space="preserve">(now containing DI water) </w:t>
      </w:r>
      <w:r w:rsidR="009D3721">
        <w:rPr>
          <w:rFonts w:cs="Times New Roman"/>
        </w:rPr>
        <w:t>were then placed back on the shaker table</w:t>
      </w:r>
      <w:r w:rsidR="00AF17D5">
        <w:rPr>
          <w:rFonts w:cs="Times New Roman"/>
        </w:rPr>
        <w:t>.</w:t>
      </w:r>
      <w:r w:rsidR="009D3721">
        <w:rPr>
          <w:rFonts w:cs="Times New Roman"/>
        </w:rPr>
        <w:t xml:space="preserve"> </w:t>
      </w:r>
      <w:r w:rsidR="00AF17D5">
        <w:rPr>
          <w:rFonts w:cs="Times New Roman"/>
        </w:rPr>
        <w:t>T</w:t>
      </w:r>
      <w:r w:rsidR="009D3721">
        <w:rPr>
          <w:rFonts w:cs="Times New Roman"/>
        </w:rPr>
        <w:t>his process was repeated for a total of 5 wash cycles (</w:t>
      </w:r>
      <w:r w:rsidR="00DC1065">
        <w:rPr>
          <w:rFonts w:cs="Times New Roman"/>
        </w:rPr>
        <w:t>W</w:t>
      </w:r>
      <w:r w:rsidR="009D3721">
        <w:rPr>
          <w:rFonts w:cs="Times New Roman"/>
        </w:rPr>
        <w:t>ash</w:t>
      </w:r>
      <w:r w:rsidR="00241E2C">
        <w:rPr>
          <w:rFonts w:cs="Times New Roman"/>
        </w:rPr>
        <w:t xml:space="preserve"> </w:t>
      </w:r>
      <w:r w:rsidR="009D3721">
        <w:rPr>
          <w:rFonts w:cs="Times New Roman"/>
        </w:rPr>
        <w:t>1= ASW wash).</w:t>
      </w:r>
      <w:r w:rsidR="008B1A62">
        <w:rPr>
          <w:rFonts w:cs="Times New Roman"/>
        </w:rPr>
        <w:t xml:space="preserve"> The anaerobic samples were only handled inside of the glovebox unless they were being prepped for analysis</w:t>
      </w:r>
      <w:r w:rsidR="008D132C">
        <w:rPr>
          <w:rFonts w:cs="Times New Roman"/>
        </w:rPr>
        <w:t>.</w:t>
      </w:r>
    </w:p>
    <w:p w14:paraId="5B3E946A" w14:textId="46109E3C" w:rsidR="001429F7" w:rsidRDefault="001429F7" w:rsidP="00164F67">
      <w:pPr>
        <w:pStyle w:val="Heading2"/>
      </w:pPr>
    </w:p>
    <w:p w14:paraId="7AF98CF7" w14:textId="7D3E2543" w:rsidR="00164F67" w:rsidRDefault="007258E2" w:rsidP="00164F67">
      <w:pPr>
        <w:pStyle w:val="Heading2"/>
      </w:pPr>
      <w:r>
        <w:t>Chemical Analyses</w:t>
      </w:r>
    </w:p>
    <w:p w14:paraId="2D94D482" w14:textId="385FC207" w:rsidR="00B9656A" w:rsidRDefault="008D132C" w:rsidP="00E374E4">
      <w:pPr>
        <w:rPr>
          <w:rFonts w:cs="Times New Roman"/>
        </w:rPr>
      </w:pPr>
      <w:r>
        <w:tab/>
      </w:r>
      <w:r w:rsidR="008637AC">
        <w:t xml:space="preserve">After collection, 1.8 mL of sample and 200 </w:t>
      </w:r>
      <w:r w:rsidR="008637AC">
        <w:rPr>
          <w:rFonts w:ascii="Symbol" w:hAnsi="Symbol"/>
        </w:rPr>
        <w:t>m</w:t>
      </w:r>
      <w:r w:rsidR="008637AC">
        <w:rPr>
          <w:rFonts w:cs="Times New Roman"/>
        </w:rPr>
        <w:t>L of concentrated HCl were dispensed into 2 mL centrifuge tubes and stored in a 5°</w:t>
      </w:r>
      <w:r w:rsidR="2E52265A">
        <w:rPr>
          <w:rFonts w:cs="Times New Roman"/>
        </w:rPr>
        <w:t>C</w:t>
      </w:r>
      <w:r w:rsidR="008637AC">
        <w:rPr>
          <w:rFonts w:cs="Times New Roman"/>
        </w:rPr>
        <w:t xml:space="preserve"> fridge. </w:t>
      </w:r>
      <w:r>
        <w:t xml:space="preserve">We sent </w:t>
      </w:r>
      <w:r w:rsidR="008637AC">
        <w:t xml:space="preserve">the </w:t>
      </w:r>
      <w:r>
        <w:t>samples to be analyzed for Fe</w:t>
      </w:r>
      <w:r w:rsidR="00414571">
        <w:t xml:space="preserve"> </w:t>
      </w:r>
      <w:r>
        <w:t>(II) and Fe</w:t>
      </w:r>
      <w:r w:rsidR="00414571">
        <w:t xml:space="preserve"> </w:t>
      </w:r>
      <w:r>
        <w:t>(III)</w:t>
      </w:r>
      <w:r w:rsidR="00414571">
        <w:t xml:space="preserve"> to Pacific Northwest National Lab, Richland Campus. </w:t>
      </w:r>
      <w:r w:rsidR="00334DFB">
        <w:t>The assay was used to determine</w:t>
      </w:r>
      <w:r w:rsidR="003F7B91">
        <w:t xml:space="preserve"> Fe</w:t>
      </w:r>
      <w:r w:rsidR="00334DFB">
        <w:t>(II) and total Fe</w:t>
      </w:r>
      <w:r w:rsidR="003F7B91">
        <w:t xml:space="preserve"> content in each of our samples</w:t>
      </w:r>
      <w:r w:rsidR="008121E1">
        <w:fldChar w:fldCharType="begin"/>
      </w:r>
      <w:r w:rsidR="00AC1BBA">
        <w:instrText xml:space="preserve"> ADDIN ZOTERO_ITEM CSL_CITATION {"citationID":"pBI1FfwF","properties":{"formattedCitation":"\\super 30\\nosupersub{}","plainCitation":"30","noteIndex":0},"citationItems":[{"id":97,"uris":["http://zotero.org/users/local/NA4Ompr6/items/K9UDZF26"],"itemData":{"id":97,"type":"article-journal","abstract":"The ferrozine-based colorimetric assay described here permits the quantitation of iron in cultured cells in amounts ranging between 0.2 and 30nmol. Ferrous and ferric iron were detected equally well by the assay and the accuracy was unaffected by other divalent metal cations. This colorimetric assay was used to study iron accumulation in brain astrocytes that had been cultured in 24-well dishes. Iron complexed to cellular proteins was made accessible to ferrozine by treatment of cell lysates with acidic KMnO4 solution. The basal amounts of iron in untreated astrocyte cultures were approximately 10nmol iron per mg protein. Incubation of the cells with ferric ammonium citrate caused the total cellular iron content to increase in a concentration-dependent manner. The estimates of cellular iron content that were obtained with the ferrozine-based assay did not differ from those determined by atomic absorption spectroscopy. The colorimetric assay described here provides a sensitive, cheap, and reliable method for the quantitation of intracellular iron and for the investigation of iron accumulation in cultured cells.","container-title":"Analytical Biochemistry","DOI":"10.1016/j.ab.2004.03.049","ISSN":"0003-2697","issue":"2","journalAbbreviation":"Analytical Biochemistry","page":"370-375","source":"ScienceDirect","title":"Colorimetric ferrozine-based assay for the quantitation of iron in cultured cells","volume":"331","author":[{"family":"Riemer","given":"Jan"},{"family":"Hoepken","given":"Hans Hermann"},{"family":"Czerwinska","given":"Hania"},{"family":"Robinson","given":"Stephen R"},{"family":"Dringen","given":"Ralf"}],"issued":{"date-parts":[["2004",8,15]]}}}],"schema":"https://github.com/citation-style-language/schema/raw/master/csl-citation.json"} </w:instrText>
      </w:r>
      <w:r w:rsidR="008121E1">
        <w:fldChar w:fldCharType="separate"/>
      </w:r>
      <w:r w:rsidR="00AC1BBA" w:rsidRPr="00AC1BBA">
        <w:rPr>
          <w:rFonts w:cs="Times New Roman"/>
          <w:kern w:val="0"/>
          <w:szCs w:val="24"/>
          <w:vertAlign w:val="superscript"/>
        </w:rPr>
        <w:t>30</w:t>
      </w:r>
      <w:r w:rsidR="008121E1">
        <w:fldChar w:fldCharType="end"/>
      </w:r>
      <w:r w:rsidR="003F17B6">
        <w:t xml:space="preserve"> using a plate reader</w:t>
      </w:r>
      <w:r w:rsidR="00DF12E4">
        <w:t xml:space="preserve"> and the Fe(III) was calculated via subtraction of Fe(II) from the total Fe present</w:t>
      </w:r>
      <w:r w:rsidR="003F7B91">
        <w:t xml:space="preserve">. </w:t>
      </w:r>
    </w:p>
    <w:p w14:paraId="67B88775" w14:textId="518F82CA" w:rsidR="00B9656A" w:rsidRDefault="003A4607" w:rsidP="006F1260">
      <w:pPr>
        <w:ind w:firstLine="720"/>
        <w:rPr>
          <w:rFonts w:cs="Times New Roman"/>
        </w:rPr>
      </w:pPr>
      <w:r>
        <w:t>Total organic carbon was measured</w:t>
      </w:r>
      <w:r w:rsidR="00BF1CC7">
        <w:t xml:space="preserve"> on a Shimadzu TOC-L</w:t>
      </w:r>
      <w:r w:rsidR="000A695D">
        <w:t xml:space="preserve"> using a high suspension tubing kit</w:t>
      </w:r>
      <w:r w:rsidR="00285A99">
        <w:t>.</w:t>
      </w:r>
      <w:r w:rsidR="006F1260" w:rsidRPr="006F1260">
        <w:rPr>
          <w:rFonts w:cs="Times New Roman"/>
        </w:rPr>
        <w:t xml:space="preserve"> </w:t>
      </w:r>
      <w:r w:rsidR="006F1260">
        <w:rPr>
          <w:rFonts w:cs="Times New Roman"/>
        </w:rPr>
        <w:t xml:space="preserve">This was done to determine total carbon mobilization and which size fractions contained the most carbon. </w:t>
      </w:r>
      <w:r w:rsidR="00285A99">
        <w:t>The 0.</w:t>
      </w:r>
      <w:r w:rsidR="006C5273">
        <w:t>1</w:t>
      </w:r>
      <w:r w:rsidR="00285A99">
        <w:t>-0.</w:t>
      </w:r>
      <w:r w:rsidR="006C5273">
        <w:t>45</w:t>
      </w:r>
      <w:r w:rsidR="00285A99">
        <w:rPr>
          <w:rFonts w:ascii="Symbol" w:hAnsi="Symbol"/>
        </w:rPr>
        <w:t>m</w:t>
      </w:r>
      <w:r w:rsidR="00285A99">
        <w:rPr>
          <w:rFonts w:cs="Times New Roman"/>
        </w:rPr>
        <w:t>m</w:t>
      </w:r>
      <w:r w:rsidR="002278C0">
        <w:rPr>
          <w:rFonts w:cs="Times New Roman"/>
        </w:rPr>
        <w:t xml:space="preserve"> along with</w:t>
      </w:r>
      <w:r w:rsidR="003869C8">
        <w:rPr>
          <w:rFonts w:cs="Times New Roman"/>
        </w:rPr>
        <w:t xml:space="preserve"> the first 3 washes for the </w:t>
      </w:r>
      <w:r w:rsidR="00A5143F">
        <w:rPr>
          <w:rFonts w:cs="Times New Roman"/>
        </w:rPr>
        <w:t>0.45</w:t>
      </w:r>
      <w:r w:rsidR="003869C8">
        <w:rPr>
          <w:rFonts w:cs="Times New Roman"/>
        </w:rPr>
        <w:t>-</w:t>
      </w:r>
      <w:r w:rsidR="00A5143F">
        <w:rPr>
          <w:rFonts w:cs="Times New Roman"/>
        </w:rPr>
        <w:t>1.0</w:t>
      </w:r>
      <w:r w:rsidR="003869C8">
        <w:rPr>
          <w:rFonts w:cs="Times New Roman"/>
        </w:rPr>
        <w:t xml:space="preserve"> </w:t>
      </w:r>
      <w:r w:rsidR="003869C8">
        <w:rPr>
          <w:rFonts w:ascii="Symbol" w:hAnsi="Symbol" w:cs="Times New Roman"/>
        </w:rPr>
        <w:t>m</w:t>
      </w:r>
      <w:r w:rsidR="003869C8">
        <w:rPr>
          <w:rFonts w:cs="Times New Roman"/>
        </w:rPr>
        <w:t xml:space="preserve">m </w:t>
      </w:r>
      <w:r w:rsidR="00285A99">
        <w:rPr>
          <w:rFonts w:cs="Times New Roman"/>
        </w:rPr>
        <w:t>fraction</w:t>
      </w:r>
      <w:r w:rsidR="003869C8">
        <w:rPr>
          <w:rFonts w:cs="Times New Roman"/>
        </w:rPr>
        <w:t>s</w:t>
      </w:r>
      <w:r w:rsidR="00285A99">
        <w:rPr>
          <w:rFonts w:cs="Times New Roman"/>
        </w:rPr>
        <w:t xml:space="preserve"> and the blanks were analyzed without the use of stirrers </w:t>
      </w:r>
      <w:r w:rsidR="000A695D">
        <w:rPr>
          <w:rFonts w:cs="Times New Roman"/>
        </w:rPr>
        <w:t xml:space="preserve">because </w:t>
      </w:r>
      <w:r w:rsidR="002278C0">
        <w:rPr>
          <w:rFonts w:cs="Times New Roman"/>
        </w:rPr>
        <w:t>they had low enough</w:t>
      </w:r>
      <w:r w:rsidR="00715287">
        <w:rPr>
          <w:rFonts w:cs="Times New Roman"/>
        </w:rPr>
        <w:t xml:space="preserve"> suspended material</w:t>
      </w:r>
      <w:r w:rsidR="0026009A">
        <w:rPr>
          <w:rFonts w:cs="Times New Roman"/>
        </w:rPr>
        <w:t xml:space="preserve"> but were vortexed before being </w:t>
      </w:r>
      <w:r w:rsidR="00F61E3C">
        <w:rPr>
          <w:rFonts w:cs="Times New Roman"/>
        </w:rPr>
        <w:t>aliquoted</w:t>
      </w:r>
      <w:r w:rsidR="00715287">
        <w:rPr>
          <w:rFonts w:cs="Times New Roman"/>
        </w:rPr>
        <w:t xml:space="preserve">. The </w:t>
      </w:r>
      <w:r w:rsidR="00715287">
        <w:rPr>
          <w:rFonts w:cs="Times New Roman"/>
        </w:rPr>
        <w:lastRenderedPageBreak/>
        <w:t>&gt;1.0</w:t>
      </w:r>
      <w:r w:rsidR="00715287">
        <w:rPr>
          <w:rFonts w:ascii="Symbol" w:hAnsi="Symbol" w:cs="Times New Roman"/>
        </w:rPr>
        <w:t>m</w:t>
      </w:r>
      <w:r w:rsidR="00715287">
        <w:rPr>
          <w:rFonts w:cs="Times New Roman"/>
        </w:rPr>
        <w:t xml:space="preserve">m </w:t>
      </w:r>
      <w:r w:rsidR="00106AF5">
        <w:rPr>
          <w:rFonts w:cs="Times New Roman"/>
        </w:rPr>
        <w:t xml:space="preserve">fraction and </w:t>
      </w:r>
      <w:r w:rsidR="00AC7EDF">
        <w:rPr>
          <w:rFonts w:cs="Times New Roman"/>
        </w:rPr>
        <w:t>washes 4 and 5 from the 0.45-0.1</w:t>
      </w:r>
      <w:r w:rsidR="00AC7EDF">
        <w:rPr>
          <w:rFonts w:ascii="Symbol" w:hAnsi="Symbol" w:cs="Times New Roman"/>
        </w:rPr>
        <w:t>m</w:t>
      </w:r>
      <w:r w:rsidR="00AC7EDF">
        <w:rPr>
          <w:rFonts w:cs="Times New Roman"/>
        </w:rPr>
        <w:t>m fraction needed to be</w:t>
      </w:r>
      <w:r w:rsidR="007A723D">
        <w:rPr>
          <w:rFonts w:cs="Times New Roman"/>
        </w:rPr>
        <w:t xml:space="preserve"> diluted </w:t>
      </w:r>
      <w:r w:rsidR="002310C3">
        <w:rPr>
          <w:rFonts w:cs="Times New Roman"/>
        </w:rPr>
        <w:t>(they were vortexed beforehand)</w:t>
      </w:r>
      <w:r w:rsidR="007A723D">
        <w:rPr>
          <w:rFonts w:cs="Times New Roman"/>
        </w:rPr>
        <w:t xml:space="preserve"> and</w:t>
      </w:r>
      <w:r w:rsidR="00AC7EDF">
        <w:rPr>
          <w:rFonts w:cs="Times New Roman"/>
        </w:rPr>
        <w:t xml:space="preserve"> </w:t>
      </w:r>
      <w:r w:rsidR="00864ABD">
        <w:rPr>
          <w:rFonts w:cs="Times New Roman"/>
        </w:rPr>
        <w:t>stirred while sampling</w:t>
      </w:r>
      <w:r w:rsidR="004A57F8">
        <w:rPr>
          <w:rFonts w:cs="Times New Roman"/>
        </w:rPr>
        <w:t xml:space="preserve">. </w:t>
      </w:r>
      <w:r w:rsidR="00141E88">
        <w:rPr>
          <w:rFonts w:cs="Times New Roman"/>
        </w:rPr>
        <w:t>The samples were stored in a 5°c</w:t>
      </w:r>
      <w:r w:rsidR="006F1260">
        <w:rPr>
          <w:rFonts w:cs="Times New Roman"/>
        </w:rPr>
        <w:t xml:space="preserve"> fridge before analysis</w:t>
      </w:r>
      <w:r w:rsidR="00BE1B84">
        <w:rPr>
          <w:rFonts w:cs="Times New Roman"/>
        </w:rPr>
        <w:t xml:space="preserve"> and allowed to come to room temperature</w:t>
      </w:r>
      <w:r w:rsidR="00F52DFE">
        <w:rPr>
          <w:rFonts w:cs="Times New Roman"/>
        </w:rPr>
        <w:t>.</w:t>
      </w:r>
      <w:r w:rsidR="00BE1B84">
        <w:rPr>
          <w:rFonts w:cs="Times New Roman"/>
        </w:rPr>
        <w:t xml:space="preserve"> Corrected DOC values for the fractions were then calculated via subtraction</w:t>
      </w:r>
      <w:r w:rsidR="00845290">
        <w:rPr>
          <w:rFonts w:cs="Times New Roman"/>
        </w:rPr>
        <w:t xml:space="preserve"> from previous fractions (</w:t>
      </w:r>
      <w:r w:rsidR="00B972D2">
        <w:rPr>
          <w:rFonts w:cs="Times New Roman"/>
        </w:rPr>
        <w:t xml:space="preserve">i.e., the correct doc values for the 0.45-1.0 </w:t>
      </w:r>
      <w:r w:rsidR="00FC3C53">
        <w:rPr>
          <w:rFonts w:ascii="Symbol" w:hAnsi="Symbol" w:cs="Times New Roman"/>
        </w:rPr>
        <w:t>m</w:t>
      </w:r>
      <w:r w:rsidR="00FC3C53">
        <w:rPr>
          <w:rFonts w:cs="Times New Roman"/>
        </w:rPr>
        <w:t xml:space="preserve">m </w:t>
      </w:r>
      <w:r w:rsidR="00B972D2">
        <w:rPr>
          <w:rFonts w:cs="Times New Roman"/>
        </w:rPr>
        <w:t xml:space="preserve">fraction </w:t>
      </w:r>
      <w:r w:rsidR="00FC3C53">
        <w:rPr>
          <w:rFonts w:cs="Times New Roman"/>
        </w:rPr>
        <w:t>were</w:t>
      </w:r>
      <w:r w:rsidR="00B972D2">
        <w:rPr>
          <w:rFonts w:cs="Times New Roman"/>
        </w:rPr>
        <w:t xml:space="preserve"> calculated by subtracting the 0.1-0.45 </w:t>
      </w:r>
      <w:r w:rsidR="00FC3C53">
        <w:rPr>
          <w:rFonts w:ascii="Symbol" w:hAnsi="Symbol" w:cs="Times New Roman"/>
        </w:rPr>
        <w:t>m</w:t>
      </w:r>
      <w:r w:rsidR="00FC3C53">
        <w:rPr>
          <w:rFonts w:cs="Times New Roman"/>
        </w:rPr>
        <w:t xml:space="preserve">m </w:t>
      </w:r>
      <w:r w:rsidR="00B972D2">
        <w:rPr>
          <w:rFonts w:cs="Times New Roman"/>
        </w:rPr>
        <w:t>fraction</w:t>
      </w:r>
      <w:r w:rsidR="00D27C5A">
        <w:rPr>
          <w:rFonts w:cs="Times New Roman"/>
        </w:rPr>
        <w:t xml:space="preserve"> out</w:t>
      </w:r>
      <w:r w:rsidR="004557E6">
        <w:rPr>
          <w:rFonts w:cs="Times New Roman"/>
        </w:rPr>
        <w:t>. The 0.1-0.45</w:t>
      </w:r>
      <w:r w:rsidR="00FC3C53">
        <w:rPr>
          <w:rFonts w:cs="Times New Roman"/>
        </w:rPr>
        <w:t xml:space="preserve"> </w:t>
      </w:r>
      <w:r w:rsidR="00FC3C53">
        <w:rPr>
          <w:rFonts w:ascii="Symbol" w:hAnsi="Symbol" w:cs="Times New Roman"/>
        </w:rPr>
        <w:t>m</w:t>
      </w:r>
      <w:r w:rsidR="00FC3C53">
        <w:rPr>
          <w:rFonts w:cs="Times New Roman"/>
        </w:rPr>
        <w:t>m</w:t>
      </w:r>
      <w:r w:rsidR="004557E6">
        <w:rPr>
          <w:rFonts w:cs="Times New Roman"/>
        </w:rPr>
        <w:t xml:space="preserve"> fraction was calculated by subtracting out</w:t>
      </w:r>
      <w:r w:rsidR="00FC3C53">
        <w:rPr>
          <w:rFonts w:cs="Times New Roman"/>
        </w:rPr>
        <w:t xml:space="preserve"> the &lt;0.1 </w:t>
      </w:r>
      <w:r w:rsidR="00FC3C53">
        <w:rPr>
          <w:rFonts w:ascii="Symbol" w:hAnsi="Symbol" w:cs="Times New Roman"/>
        </w:rPr>
        <w:t>m</w:t>
      </w:r>
      <w:r w:rsidR="00FC3C53">
        <w:rPr>
          <w:rFonts w:cs="Times New Roman"/>
        </w:rPr>
        <w:t>m fraction)</w:t>
      </w:r>
      <w:r w:rsidR="0088407B">
        <w:rPr>
          <w:rFonts w:cs="Times New Roman"/>
        </w:rPr>
        <w:t>. This was also necessary for the Fe data as well.</w:t>
      </w:r>
      <w:r w:rsidR="002A061A" w:rsidRPr="002A061A">
        <w:t xml:space="preserve"> </w:t>
      </w:r>
      <w:r w:rsidR="002A061A">
        <w:t>DOC mobilization was converted from mgC L</w:t>
      </w:r>
      <w:r w:rsidR="002A061A">
        <w:rPr>
          <w:vertAlign w:val="superscript"/>
        </w:rPr>
        <w:t>-1</w:t>
      </w:r>
      <w:r w:rsidR="002A061A">
        <w:t xml:space="preserve"> to mg C per gram soil to normalize for differences in the initial weight of each system. </w:t>
      </w:r>
      <w:r w:rsidR="007850BB" w:rsidRPr="007850BB">
        <w:rPr>
          <w:noProof/>
        </w:rPr>
        <w:t xml:space="preserve"> </w:t>
      </w:r>
    </w:p>
    <w:p w14:paraId="413B2373" w14:textId="05C8FE2F" w:rsidR="00CD0BE4" w:rsidRDefault="00F90FA2" w:rsidP="00B9656A">
      <w:pPr>
        <w:ind w:firstLine="720"/>
        <w:rPr>
          <w:rFonts w:cs="Times New Roman"/>
        </w:rPr>
      </w:pPr>
      <w:r>
        <w:rPr>
          <w:noProof/>
        </w:rPr>
        <mc:AlternateContent>
          <mc:Choice Requires="wpg">
            <w:drawing>
              <wp:anchor distT="0" distB="0" distL="114300" distR="114300" simplePos="0" relativeHeight="251658243" behindDoc="0" locked="0" layoutInCell="1" allowOverlap="1" wp14:anchorId="244E8CD6" wp14:editId="2D899973">
                <wp:simplePos x="0" y="0"/>
                <wp:positionH relativeFrom="column">
                  <wp:posOffset>3187700</wp:posOffset>
                </wp:positionH>
                <wp:positionV relativeFrom="paragraph">
                  <wp:posOffset>353695</wp:posOffset>
                </wp:positionV>
                <wp:extent cx="3528695" cy="2953909"/>
                <wp:effectExtent l="0" t="0" r="0" b="18415"/>
                <wp:wrapSquare wrapText="bothSides"/>
                <wp:docPr id="13" name="Group 13"/>
                <wp:cNvGraphicFramePr/>
                <a:graphic xmlns:a="http://schemas.openxmlformats.org/drawingml/2006/main">
                  <a:graphicData uri="http://schemas.microsoft.com/office/word/2010/wordprocessingGroup">
                    <wpg:wgp>
                      <wpg:cNvGrpSpPr/>
                      <wpg:grpSpPr>
                        <a:xfrm>
                          <a:off x="0" y="0"/>
                          <a:ext cx="3528695" cy="2953909"/>
                          <a:chOff x="0" y="0"/>
                          <a:chExt cx="3528695" cy="2953909"/>
                        </a:xfrm>
                      </wpg:grpSpPr>
                      <wpg:grpSp>
                        <wpg:cNvPr id="12" name="Group 12"/>
                        <wpg:cNvGrpSpPr/>
                        <wpg:grpSpPr>
                          <a:xfrm>
                            <a:off x="0" y="0"/>
                            <a:ext cx="3528695" cy="2171700"/>
                            <a:chOff x="0" y="0"/>
                            <a:chExt cx="3528695" cy="2171700"/>
                          </a:xfrm>
                        </wpg:grpSpPr>
                        <wpg:grpSp>
                          <wpg:cNvPr id="3" name="Group 3"/>
                          <wpg:cNvGrpSpPr/>
                          <wpg:grpSpPr>
                            <a:xfrm>
                              <a:off x="0" y="0"/>
                              <a:ext cx="3528695" cy="2171700"/>
                              <a:chOff x="0" y="0"/>
                              <a:chExt cx="3528695" cy="2171700"/>
                            </a:xfrm>
                          </wpg:grpSpPr>
                          <pic:pic xmlns:pic="http://schemas.openxmlformats.org/drawingml/2006/picture">
                            <pic:nvPicPr>
                              <pic:cNvPr id="10" name="Picture 10" descr="Chart, line chart&#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528695" cy="2171700"/>
                              </a:xfrm>
                              <a:prstGeom prst="rect">
                                <a:avLst/>
                              </a:prstGeom>
                            </pic:spPr>
                          </pic:pic>
                          <wps:wsp>
                            <wps:cNvPr id="19" name="Rectangle 19"/>
                            <wps:cNvSpPr/>
                            <wps:spPr>
                              <a:xfrm>
                                <a:off x="210246" y="43384"/>
                                <a:ext cx="215900" cy="2006600"/>
                              </a:xfrm>
                              <a:prstGeom prst="rect">
                                <a:avLst/>
                              </a:prstGeom>
                              <a:solidFill>
                                <a:schemeClr val="accent2">
                                  <a:lumMod val="60000"/>
                                  <a:lumOff val="40000"/>
                                  <a:alpha val="35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tangle 22"/>
                            <wps:cNvSpPr/>
                            <wps:spPr>
                              <a:xfrm>
                                <a:off x="2743200" y="1551810"/>
                                <a:ext cx="69850" cy="82550"/>
                              </a:xfrm>
                              <a:prstGeom prst="rect">
                                <a:avLst/>
                              </a:prstGeom>
                              <a:solidFill>
                                <a:schemeClr val="accent2">
                                  <a:lumMod val="60000"/>
                                  <a:lumOff val="40000"/>
                                  <a:alpha val="35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Text Box 24"/>
                            <wps:cNvSpPr txBox="1"/>
                            <wps:spPr>
                              <a:xfrm>
                                <a:off x="2799933" y="1488403"/>
                                <a:ext cx="660400" cy="196850"/>
                              </a:xfrm>
                              <a:prstGeom prst="rect">
                                <a:avLst/>
                              </a:prstGeom>
                              <a:noFill/>
                              <a:ln w="6350">
                                <a:noFill/>
                              </a:ln>
                            </wps:spPr>
                            <wps:txbx>
                              <w:txbxContent>
                                <w:p w14:paraId="0D527500" w14:textId="77777777" w:rsidR="00707F9D" w:rsidRPr="00707F9D" w:rsidRDefault="00707F9D" w:rsidP="00707F9D">
                                  <w:pPr>
                                    <w:rPr>
                                      <w:rFonts w:asciiTheme="minorHAnsi" w:hAnsiTheme="minorHAnsi" w:cstheme="minorHAnsi"/>
                                      <w:b/>
                                      <w:bCs/>
                                      <w:sz w:val="14"/>
                                      <w:szCs w:val="12"/>
                                    </w:rPr>
                                  </w:pPr>
                                  <w:r w:rsidRPr="00707F9D">
                                    <w:rPr>
                                      <w:rFonts w:asciiTheme="minorHAnsi" w:hAnsiTheme="minorHAnsi" w:cstheme="minorHAnsi"/>
                                      <w:b/>
                                      <w:bCs/>
                                      <w:sz w:val="14"/>
                                      <w:szCs w:val="12"/>
                                    </w:rPr>
                                    <w:t>ASW Wa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5" name="Text Box 25"/>
                          <wps:cNvSpPr txBox="1"/>
                          <wps:spPr>
                            <a:xfrm>
                              <a:off x="203571" y="0"/>
                              <a:ext cx="1790700" cy="241300"/>
                            </a:xfrm>
                            <a:prstGeom prst="rect">
                              <a:avLst/>
                            </a:prstGeom>
                            <a:solidFill>
                              <a:schemeClr val="bg1"/>
                            </a:solidFill>
                            <a:ln w="6350">
                              <a:noFill/>
                            </a:ln>
                          </wps:spPr>
                          <wps:txbx>
                            <w:txbxContent>
                              <w:p w14:paraId="4688ACA7" w14:textId="134FD738" w:rsidR="00707F9D" w:rsidRPr="00422C85" w:rsidRDefault="00BB6D1A" w:rsidP="00707F9D">
                                <w:pPr>
                                  <w:rPr>
                                    <w:rFonts w:asciiTheme="minorHAnsi" w:hAnsiTheme="minorHAnsi" w:cstheme="minorHAnsi"/>
                                    <w:b/>
                                    <w:bCs/>
                                    <w:sz w:val="18"/>
                                    <w:szCs w:val="16"/>
                                  </w:rPr>
                                </w:pPr>
                                <w:r w:rsidRPr="00422C85">
                                  <w:rPr>
                                    <w:rFonts w:asciiTheme="minorHAnsi" w:hAnsiTheme="minorHAnsi" w:cstheme="minorHAnsi"/>
                                    <w:b/>
                                    <w:bCs/>
                                    <w:sz w:val="18"/>
                                    <w:szCs w:val="16"/>
                                  </w:rPr>
                                  <w:t>OW treatment DOC mobiliz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5" name="Text Box 35"/>
                        <wps:cNvSpPr txBox="1"/>
                        <wps:spPr>
                          <a:xfrm>
                            <a:off x="246955" y="2286000"/>
                            <a:ext cx="2451100" cy="667909"/>
                          </a:xfrm>
                          <a:prstGeom prst="rect">
                            <a:avLst/>
                          </a:prstGeom>
                          <a:solidFill>
                            <a:schemeClr val="lt1"/>
                          </a:solidFill>
                          <a:ln w="19050">
                            <a:solidFill>
                              <a:prstClr val="black"/>
                            </a:solidFill>
                          </a:ln>
                        </wps:spPr>
                        <wps:txbx>
                          <w:txbxContent>
                            <w:p w14:paraId="0CF02C8D" w14:textId="3189C07B" w:rsidR="000D6907" w:rsidRPr="00725BB6" w:rsidRDefault="000D6907" w:rsidP="000D6907">
                              <w:pPr>
                                <w:rPr>
                                  <w:sz w:val="20"/>
                                  <w:szCs w:val="18"/>
                                </w:rPr>
                              </w:pPr>
                              <w:r w:rsidRPr="00725BB6">
                                <w:rPr>
                                  <w:sz w:val="20"/>
                                  <w:szCs w:val="18"/>
                                </w:rPr>
                                <w:t xml:space="preserve">Figure </w:t>
                              </w:r>
                              <w:r>
                                <w:rPr>
                                  <w:sz w:val="20"/>
                                  <w:szCs w:val="18"/>
                                </w:rPr>
                                <w:t>3</w:t>
                              </w:r>
                              <w:r w:rsidRPr="00725BB6">
                                <w:rPr>
                                  <w:sz w:val="20"/>
                                  <w:szCs w:val="18"/>
                                </w:rPr>
                                <w:t xml:space="preserve">) </w:t>
                              </w:r>
                              <w:r w:rsidR="00DB2E8D">
                                <w:rPr>
                                  <w:sz w:val="20"/>
                                  <w:szCs w:val="18"/>
                                </w:rPr>
                                <w:t xml:space="preserve">Only the oxic treatment was graphed. The DOC was normalized with the initial mass of soil </w:t>
                              </w:r>
                              <w:r w:rsidR="00167AA5">
                                <w:rPr>
                                  <w:sz w:val="20"/>
                                  <w:szCs w:val="18"/>
                                </w:rPr>
                                <w:t>for better compari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44E8CD6" id="Group 13" o:spid="_x0000_s1030" style="position:absolute;left:0;text-align:left;margin-left:251pt;margin-top:27.85pt;width:277.85pt;height:232.6pt;z-index:251658243" coordsize="35286,29539"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">
                <v:group id="Group 12" o:spid="_x0000_s1031" style="position:absolute;width:35286;height:21717" coordsize="35286,21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group id="Group 3" o:spid="_x0000_s1032" style="position:absolute;width:35286;height:21717" coordsize="35286,21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10" o:spid="_x0000_s1033" type="#_x0000_t75" alt="Chart, line chart&#10;&#10;Description automatically generated" style="position:absolute;width:35286;height:217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">
                      <v:imagedata r:id="rId14" o:title="Chart, line chart&#10;&#10;Description automatically generated"/>
                    </v:shape>
                    <v:rect id="Rectangle 19" o:spid="_x0000_s1034" style="position:absolute;left:2102;top:433;width:2159;height:200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" fillcolor="#f4b083 [1941]" stroked="f" strokeweight="1pt">
                      <v:fill opacity="22873f"/>
                    </v:rect>
                    <v:rect id="Rectangle 22" o:spid="_x0000_s1035" style="position:absolute;left:27432;top:15518;width:698;height: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" fillcolor="#f4b083 [1941]" stroked="f" strokeweight="1pt">
                      <v:fill opacity="22873f"/>
                    </v:rect>
                    <v:shape id="Text Box 24" o:spid="_x0000_s1036" type="#_x0000_t202" style="position:absolute;left:27999;top:14884;width:6604;height:19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0D527500" w14:textId="77777777" w:rsidR="00707F9D" w:rsidRPr="00707F9D" w:rsidRDefault="00707F9D" w:rsidP="00707F9D">
                            <w:pPr>
                              <w:rPr>
                                <w:rFonts w:asciiTheme="minorHAnsi" w:hAnsiTheme="minorHAnsi" w:cstheme="minorHAnsi"/>
                                <w:b/>
                                <w:bCs/>
                                <w:sz w:val="14"/>
                                <w:szCs w:val="12"/>
                              </w:rPr>
                            </w:pPr>
                            <w:r w:rsidRPr="00707F9D">
                              <w:rPr>
                                <w:rFonts w:asciiTheme="minorHAnsi" w:hAnsiTheme="minorHAnsi" w:cstheme="minorHAnsi"/>
                                <w:b/>
                                <w:bCs/>
                                <w:sz w:val="14"/>
                                <w:szCs w:val="12"/>
                              </w:rPr>
                              <w:t>ASW Wash</w:t>
                            </w:r>
                          </w:p>
                        </w:txbxContent>
                      </v:textbox>
                    </v:shape>
                  </v:group>
                  <v:shape id="Text Box 25" o:spid="_x0000_s1037" type="#_x0000_t202" style="position:absolute;left:2035;width:17907;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" fillcolor="white [3212]" stroked="f" strokeweight=".5pt">
                    <v:textbox>
                      <w:txbxContent>
                        <w:p w14:paraId="4688ACA7" w14:textId="134FD738" w:rsidR="00707F9D" w:rsidRPr="00422C85" w:rsidRDefault="00BB6D1A" w:rsidP="00707F9D">
                          <w:pPr>
                            <w:rPr>
                              <w:rFonts w:asciiTheme="minorHAnsi" w:hAnsiTheme="minorHAnsi" w:cstheme="minorHAnsi"/>
                              <w:b/>
                              <w:bCs/>
                              <w:sz w:val="18"/>
                              <w:szCs w:val="16"/>
                            </w:rPr>
                          </w:pPr>
                          <w:r w:rsidRPr="00422C85">
                            <w:rPr>
                              <w:rFonts w:asciiTheme="minorHAnsi" w:hAnsiTheme="minorHAnsi" w:cstheme="minorHAnsi"/>
                              <w:b/>
                              <w:bCs/>
                              <w:sz w:val="18"/>
                              <w:szCs w:val="16"/>
                            </w:rPr>
                            <w:t>OW treatment DOC mobilization</w:t>
                          </w:r>
                        </w:p>
                      </w:txbxContent>
                    </v:textbox>
                  </v:shape>
                </v:group>
                <v:shape id="Text Box 35" o:spid="_x0000_s1038" type="#_x0000_t202" style="position:absolute;left:2469;top:22860;width:24511;height:6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" fillcolor="white [3201]" strokeweight="1.5pt">
                  <v:textbox>
                    <w:txbxContent>
                      <w:p w14:paraId="0CF02C8D" w14:textId="3189C07B" w:rsidR="000D6907" w:rsidRPr="00725BB6" w:rsidRDefault="000D6907" w:rsidP="000D6907">
                        <w:pPr>
                          <w:rPr>
                            <w:sz w:val="20"/>
                            <w:szCs w:val="18"/>
                          </w:rPr>
                        </w:pPr>
                        <w:r w:rsidRPr="00725BB6">
                          <w:rPr>
                            <w:sz w:val="20"/>
                            <w:szCs w:val="18"/>
                          </w:rPr>
                          <w:t xml:space="preserve">Figure </w:t>
                        </w:r>
                        <w:r>
                          <w:rPr>
                            <w:sz w:val="20"/>
                            <w:szCs w:val="18"/>
                          </w:rPr>
                          <w:t>3</w:t>
                        </w:r>
                        <w:r w:rsidRPr="00725BB6">
                          <w:rPr>
                            <w:sz w:val="20"/>
                            <w:szCs w:val="18"/>
                          </w:rPr>
                          <w:t xml:space="preserve">) </w:t>
                        </w:r>
                        <w:r w:rsidR="00DB2E8D">
                          <w:rPr>
                            <w:sz w:val="20"/>
                            <w:szCs w:val="18"/>
                          </w:rPr>
                          <w:t xml:space="preserve">Only the oxic treatment was graphed. The DOC was normalized with the initial mass of soil </w:t>
                        </w:r>
                        <w:r w:rsidR="00167AA5">
                          <w:rPr>
                            <w:sz w:val="20"/>
                            <w:szCs w:val="18"/>
                          </w:rPr>
                          <w:t>for better comparison.</w:t>
                        </w:r>
                      </w:p>
                    </w:txbxContent>
                  </v:textbox>
                </v:shape>
                <w10:wrap type="square"/>
              </v:group>
            </w:pict>
          </mc:Fallback>
        </mc:AlternateContent>
      </w:r>
      <w:r w:rsidR="00CD0BE4">
        <w:rPr>
          <w:rFonts w:cs="Times New Roman"/>
        </w:rPr>
        <w:t xml:space="preserve">The </w:t>
      </w:r>
      <w:r w:rsidR="007B4905">
        <w:rPr>
          <w:rFonts w:cs="Times New Roman"/>
        </w:rPr>
        <w:t>carbon characterization</w:t>
      </w:r>
      <w:r w:rsidR="00CD0BE4">
        <w:rPr>
          <w:rFonts w:cs="Times New Roman"/>
        </w:rPr>
        <w:t xml:space="preserve"> was determined by measuring CDOM on a </w:t>
      </w:r>
      <w:r w:rsidR="0033264B">
        <w:rPr>
          <w:rFonts w:cs="Times New Roman"/>
        </w:rPr>
        <w:t>Horiba Scientific Aqualog</w:t>
      </w:r>
      <w:r w:rsidR="007B4905">
        <w:rPr>
          <w:rFonts w:cs="Times New Roman"/>
        </w:rPr>
        <w:t>.</w:t>
      </w:r>
      <w:r w:rsidR="00D420D0">
        <w:rPr>
          <w:rFonts w:cs="Times New Roman"/>
        </w:rPr>
        <w:t xml:space="preserve"> The samples were </w:t>
      </w:r>
      <w:r w:rsidR="00E06067">
        <w:rPr>
          <w:rFonts w:cs="Times New Roman"/>
        </w:rPr>
        <w:t xml:space="preserve">allowed to come to room temperature and were </w:t>
      </w:r>
      <w:r w:rsidR="00D420D0">
        <w:rPr>
          <w:rFonts w:cs="Times New Roman"/>
        </w:rPr>
        <w:t xml:space="preserve">vortexed before being </w:t>
      </w:r>
      <w:r w:rsidR="00FA38A1">
        <w:rPr>
          <w:rFonts w:cs="Times New Roman"/>
        </w:rPr>
        <w:t>analyzed</w:t>
      </w:r>
      <w:r w:rsidR="00E06067">
        <w:rPr>
          <w:rFonts w:cs="Times New Roman"/>
        </w:rPr>
        <w:t xml:space="preserve">. </w:t>
      </w:r>
      <w:r w:rsidR="00C857EC">
        <w:rPr>
          <w:rFonts w:cs="Times New Roman"/>
        </w:rPr>
        <w:t xml:space="preserve">We followed the USGS procedure for measuring </w:t>
      </w:r>
      <w:r w:rsidR="00BC2002">
        <w:rPr>
          <w:rFonts w:cs="Times New Roman"/>
        </w:rPr>
        <w:t>absorbance and flourescence</w:t>
      </w:r>
      <w:r w:rsidR="00BC2002">
        <w:rPr>
          <w:rFonts w:cs="Times New Roman"/>
        </w:rPr>
        <w:fldChar w:fldCharType="begin"/>
      </w:r>
      <w:r w:rsidR="00AC1BBA">
        <w:rPr>
          <w:rFonts w:cs="Times New Roman"/>
        </w:rPr>
        <w:instrText xml:space="preserve"> ADDIN ZOTERO_ITEM CSL_CITATION {"citationID":"PLjFBebO","properties":{"formattedCitation":"\\super 31\\nosupersub{}","plainCitation":"31","noteIndex":0},"citationItems":[{"id":72,"uris":["http://zotero.org/users/local/NA4Ompr6/items/JD972TZ4"],"itemData":{"id":72,"type":"report","genre":"Open-File Report","language":"en","note":"collection-title: Open-File Report","number":"1096","page":"42","publisher":"USGS","source":"DOI.org (Crossref)","title":"Procedures for Using the Horiba Scientific Aqualog Flourometer to Measure Absorbance and Flourescence from Dissolved Organic Matter","author":[{"family":"Hansen","given":"Angela"},{"family":"Fleck","given":"Jacob"},{"family":"Kraus","given":"Tamara"},{"family":"Downing","given":"Bryan"},{"family":"Dessonneck","given":"Travis"},{"family":"Bergamaschi","given":"Brian"}],"issued":{"date-parts":[["2018"]]}}}],"schema":"https://github.com/citation-style-language/schema/raw/master/csl-citation.json"} </w:instrText>
      </w:r>
      <w:r w:rsidR="00BC2002">
        <w:rPr>
          <w:rFonts w:cs="Times New Roman"/>
        </w:rPr>
        <w:fldChar w:fldCharType="separate"/>
      </w:r>
      <w:r w:rsidR="00AC1BBA" w:rsidRPr="00AC1BBA">
        <w:rPr>
          <w:rFonts w:cs="Times New Roman"/>
          <w:kern w:val="0"/>
          <w:szCs w:val="24"/>
          <w:vertAlign w:val="superscript"/>
        </w:rPr>
        <w:t>31</w:t>
      </w:r>
      <w:r w:rsidR="00BC2002">
        <w:rPr>
          <w:rFonts w:cs="Times New Roman"/>
        </w:rPr>
        <w:fldChar w:fldCharType="end"/>
      </w:r>
      <w:r w:rsidR="00F86F99">
        <w:rPr>
          <w:rFonts w:cs="Times New Roman"/>
        </w:rPr>
        <w:t xml:space="preserve">. The </w:t>
      </w:r>
      <w:r w:rsidR="002E0518">
        <w:rPr>
          <w:rFonts w:cs="Times New Roman"/>
        </w:rPr>
        <w:t>fluorescence</w:t>
      </w:r>
      <w:r w:rsidR="00F86F99">
        <w:rPr>
          <w:rFonts w:cs="Times New Roman"/>
        </w:rPr>
        <w:t xml:space="preserve"> due to OM was corrected using the methods described in</w:t>
      </w:r>
      <w:r w:rsidR="00DF622A">
        <w:rPr>
          <w:rFonts w:cs="Times New Roman"/>
        </w:rPr>
        <w:t xml:space="preserve"> </w:t>
      </w:r>
      <w:r w:rsidR="004212A7">
        <w:rPr>
          <w:rFonts w:cs="Times New Roman"/>
        </w:rPr>
        <w:t>Kothwala, et al.</w:t>
      </w:r>
      <w:r w:rsidR="00B628B9">
        <w:rPr>
          <w:rFonts w:cs="Times New Roman"/>
        </w:rPr>
        <w:t xml:space="preserve"> (2013)</w:t>
      </w:r>
      <w:r w:rsidR="004212A7">
        <w:rPr>
          <w:rFonts w:cs="Times New Roman"/>
        </w:rPr>
        <w:t xml:space="preserve"> and</w:t>
      </w:r>
      <w:r w:rsidR="00E21873">
        <w:rPr>
          <w:rFonts w:cs="Times New Roman"/>
        </w:rPr>
        <w:t xml:space="preserve"> PARAFAC was used to </w:t>
      </w:r>
      <w:r w:rsidR="00F42F67">
        <w:rPr>
          <w:rFonts w:cs="Times New Roman"/>
        </w:rPr>
        <w:t>interpret the EEMs data as presented in</w:t>
      </w:r>
      <w:r w:rsidR="004212A7">
        <w:rPr>
          <w:rFonts w:cs="Times New Roman"/>
        </w:rPr>
        <w:t xml:space="preserve"> </w:t>
      </w:r>
      <w:r w:rsidR="00B628B9">
        <w:rPr>
          <w:rFonts w:cs="Times New Roman"/>
        </w:rPr>
        <w:t>Murphy, et al. (</w:t>
      </w:r>
      <w:r w:rsidR="00224BED">
        <w:rPr>
          <w:rFonts w:cs="Times New Roman"/>
        </w:rPr>
        <w:t>2013).</w:t>
      </w:r>
      <w:r w:rsidR="006F1260">
        <w:rPr>
          <w:rFonts w:cs="Times New Roman"/>
        </w:rPr>
        <w:t xml:space="preserve"> </w:t>
      </w:r>
      <w:r w:rsidR="00F42F67">
        <w:rPr>
          <w:rFonts w:cs="Times New Roman"/>
        </w:rPr>
        <w:t>Since we had a particular interest in Fe</w:t>
      </w:r>
      <w:r w:rsidR="00FE244E">
        <w:rPr>
          <w:rFonts w:cs="Times New Roman"/>
        </w:rPr>
        <w:t xml:space="preserve"> (II and III) we used the methods outlined in</w:t>
      </w:r>
      <w:r w:rsidR="00DC3A2A">
        <w:rPr>
          <w:rFonts w:cs="Times New Roman"/>
        </w:rPr>
        <w:t xml:space="preserve"> Poulin et al. (2014)</w:t>
      </w:r>
      <w:r w:rsidR="008356E5">
        <w:rPr>
          <w:rFonts w:cs="Times New Roman"/>
        </w:rPr>
        <w:t xml:space="preserve"> to correct for Fe(III) in our CDOM samples which we later used to calculate SUVA</w:t>
      </w:r>
      <w:r w:rsidR="003C1793">
        <w:rPr>
          <w:rFonts w:cs="Times New Roman"/>
        </w:rPr>
        <w:fldChar w:fldCharType="begin"/>
      </w:r>
      <w:r w:rsidR="00AC1BBA">
        <w:rPr>
          <w:rFonts w:cs="Times New Roman"/>
        </w:rPr>
        <w:instrText xml:space="preserve"> ADDIN ZOTERO_ITEM CSL_CITATION {"citationID":"5rRBwYGH","properties":{"formattedCitation":"\\super 32\\nosupersub{}","plainCitation":"32","noteIndex":0},"citationItems":[{"id":111,"uris":["http://zotero.org/users/local/NA4Ompr6/items/RVS75GQI"],"itemData":{"id":111,"type":"article-journal","abstract":"Perak River basin is in Perak state of Peninsular Malaysia. In this research, the river stretch serves as water intake for domestic, agricultural and industrial purposes in Perak Tengah, Hilir Perak and Manjung regions. It is located in mixed use area whilst exposing the river to anthropogenic elements. The sampling locations were conducted at selected points of Perak River namely Tanjung Belanja Bridge (TBB), Water Treatment Plant Parit (WTPP), Parit Town discharge (PTD), Water Treatment Plant Senin (WTPS) and Water Treatment Plant Kepayang (WTPK). The existence of aromatic hydrocarbons in freshwater samples was pre-assessed via qualification analysis; specific ultraviolet absorbance (SUVA254) method at 254 nm of wavelength. The SUVA dataset were 48.38 L/mg-m (TBB), 50.54 L/mg-m (WTPP), 8.05 L/mg-m (PTD), 85.75 L/mg-m (WTPS) and 217.39 L/mg-m (WTPK). The SUVA254 values of fresh water at the river basin have exceeded the water quality standards value equivalent to 2.0 L/mg-m permitted by the Environmental Protection Agency of United States. The exceeding values were an indication of a large portion of aromatic compounds in the water. Qualification analyses evident the existence of water pollutants at treacherous concentrations for public health in freshwater samples of Perak River basin. Thus, this research has presented important findings towards further research and countermeasure for a better alternative of water treatment in Malaysia.","container-title":"Data in Brief","DOI":"10.1016/j.dib.2020.105518","ISSN":"2352-3409","journalAbbreviation":"Data in Brief","page":"105518","source":"ScienceDirect","title":"Dataset on specific UV absorbances (SUVA254) at stretch components of Perak River basin","volume":"30","author":[{"family":"Abd Manan","given":"Teh Sabariah Binti"},{"family":"Khan","given":"Taimur"},{"family":"Wan Mohtar","given":"Wan Hanna Melini"},{"family":"Beddu","given":"Salmia"},{"family":"Mohd Kamal","given":"Nur Liyana"},{"family":"Yavari","given":"Saba"},{"family":"Jusoh","given":"Hisyam"},{"family":"Qazi","given":"Sobia"},{"family":"Imam Supaat","given":"Siti Khadijah Binti"},{"family":"Adnan","given":"Fadzilah"},{"family":"Ghanim","given":"Abdulnoor A."},{"family":"Yavari","given":"Sara"},{"family":"Machmudah","given":"Affiani"},{"family":"Rajabi","given":"Armin"},{"family":"Porhemmat","given":"Mojtaba"},{"family":"Irfan","given":"Muhammad"},{"family":"Abdullah","given":"Mohd Tajuddin"},{"family":"Abdul Shakur","given":"Elia Syarafina Binti"}],"issued":{"date-parts":[["2020",6,1]]}}}],"schema":"https://github.com/citation-style-language/schema/raw/master/csl-citation.json"} </w:instrText>
      </w:r>
      <w:r w:rsidR="003C1793">
        <w:rPr>
          <w:rFonts w:cs="Times New Roman"/>
        </w:rPr>
        <w:fldChar w:fldCharType="separate"/>
      </w:r>
      <w:r w:rsidR="00AC1BBA" w:rsidRPr="00AC1BBA">
        <w:rPr>
          <w:rFonts w:cs="Times New Roman"/>
          <w:kern w:val="0"/>
          <w:szCs w:val="24"/>
          <w:vertAlign w:val="superscript"/>
        </w:rPr>
        <w:t>32</w:t>
      </w:r>
      <w:r w:rsidR="003C1793">
        <w:rPr>
          <w:rFonts w:cs="Times New Roman"/>
        </w:rPr>
        <w:fldChar w:fldCharType="end"/>
      </w:r>
      <w:r w:rsidR="00642516">
        <w:rPr>
          <w:rFonts w:cs="Times New Roman"/>
        </w:rPr>
        <w:t>.</w:t>
      </w:r>
      <w:r w:rsidR="00FE244E">
        <w:rPr>
          <w:rFonts w:cs="Times New Roman"/>
        </w:rPr>
        <w:t xml:space="preserve"> </w:t>
      </w:r>
      <w:r w:rsidR="006F1260">
        <w:rPr>
          <w:rFonts w:cs="Times New Roman"/>
        </w:rPr>
        <w:t xml:space="preserve">The samples were </w:t>
      </w:r>
      <w:r w:rsidR="003C1793">
        <w:rPr>
          <w:rFonts w:cs="Times New Roman"/>
        </w:rPr>
        <w:t>kept</w:t>
      </w:r>
      <w:r w:rsidR="006F1260">
        <w:rPr>
          <w:rFonts w:cs="Times New Roman"/>
        </w:rPr>
        <w:t xml:space="preserve"> in a 5°</w:t>
      </w:r>
      <w:r w:rsidR="2EB85922">
        <w:rPr>
          <w:rFonts w:cs="Times New Roman"/>
        </w:rPr>
        <w:t>C</w:t>
      </w:r>
      <w:r w:rsidR="006F1260">
        <w:rPr>
          <w:rFonts w:cs="Times New Roman"/>
        </w:rPr>
        <w:t xml:space="preserve"> fridge before analysis</w:t>
      </w:r>
      <w:r w:rsidR="003C1793">
        <w:rPr>
          <w:rFonts w:cs="Times New Roman"/>
        </w:rPr>
        <w:t xml:space="preserve"> and allowed to rise to room temp before analysis</w:t>
      </w:r>
      <w:r w:rsidR="006F1260">
        <w:rPr>
          <w:rFonts w:cs="Times New Roman"/>
        </w:rPr>
        <w:t>.</w:t>
      </w:r>
      <w:r w:rsidR="29092215">
        <w:rPr>
          <w:rFonts w:cs="Times New Roman"/>
        </w:rPr>
        <w:t xml:space="preserve"> We calculated the s</w:t>
      </w:r>
      <w:r w:rsidR="29092215">
        <w:t>pecific ultraviolet absorbance (SUVA</w:t>
      </w:r>
      <w:r w:rsidR="29092215" w:rsidRPr="31DFC75D">
        <w:rPr>
          <w:vertAlign w:val="subscript"/>
        </w:rPr>
        <w:t>254</w:t>
      </w:r>
      <w:r w:rsidR="29092215">
        <w:t>) for our samples, which measures the amount of light absorbed 254 nm wavelength and is determined by the pathlength and amount of DOC (mg L</w:t>
      </w:r>
      <w:r w:rsidR="29092215" w:rsidRPr="31DFC75D">
        <w:rPr>
          <w:vertAlign w:val="superscript"/>
        </w:rPr>
        <w:t>-1</w:t>
      </w:r>
      <w:r w:rsidR="29092215">
        <w:t xml:space="preserve"> )</w:t>
      </w:r>
      <w:r>
        <w:fldChar w:fldCharType="begin"/>
      </w:r>
      <w:r w:rsidR="00AC1BBA">
        <w:instrText xml:space="preserve"> ADDIN ZOTERO_ITEM CSL_CITATION {"citationID":"59jBieDl","properties":{"formattedCitation":"\\super 33\\nosupersub{}","plainCitation":"33","noteIndex":0},"citationItems":[{"id":152,"uris":["http://zotero.org/users/local/NA4Ompr6/items/YDXGZSIH"],"itemData":{"id":152,"type":"article-journal","abstract":"Several challenges with disinfection byproduct (DBP) control stem from the complexity and diversity of dissolved organic matter (DOM), which is ubiquitous in natural waters and reacts with disinfectants to form DBPs. Fluorescence parallel factor (PARAFAC) analysis and asymmetric flow-field flow fractionation (AF4) were used in combination with free chlorine DBP formation potential (DBPFP) tests to study the physicochemical DOM properties and DBP formation in raw- and alum-coagulated waters. Enhanced coagulation with alum became more effective at removing DBP-precursors as the pH decreased from 8 to 6. AF4-UV254 fractograms indicated enhanced coagulation at pH 6 preferentially removed larger DOM, whereas no preferential size removal occurred at pH 8. Fluorescence-PARAFAC analysis revealed the presence of one protein-like and three humic-like fluorophore groups; stronger linear correlations were found between chloroform and the maximum intensity (FMAX) of a humic-like fluorophore (r2 = 0.84) than with SUVA254 (r2 = 0.51). This result indicated that the fluorescence-PARAFAC approach used here was an improvement on SUVA254, i.e., fluorescence-based measurements were stronger predictors of chloroform formation.","container-title":"Water Research","DOI":"10.1016/j.watres.2012.03.002","ISSN":"0043-1354","issue":"9","journalAbbreviation":"Water Research","page":"2927-2936","source":"ScienceDirect","title":"Improving on SUVA254 using fluorescence-PARAFAC analysis and asymmetric flow-field flow fractionation for assessing disinfection byproduct formation and control","volume":"46","author":[{"family":"Pifer","given":"Ashley D."},{"family":"Fairey","given":"Julian L."}],"issued":{"date-parts":[["2012",6,1]]}}}],"schema":"https://github.com/citation-style-language/schema/raw/master/csl-citation.json"} </w:instrText>
      </w:r>
      <w:r>
        <w:fldChar w:fldCharType="separate"/>
      </w:r>
      <w:r w:rsidR="00AC1BBA" w:rsidRPr="00AC1BBA">
        <w:rPr>
          <w:rFonts w:cs="Times New Roman"/>
          <w:kern w:val="0"/>
          <w:szCs w:val="24"/>
          <w:vertAlign w:val="superscript"/>
        </w:rPr>
        <w:t>33</w:t>
      </w:r>
      <w:r>
        <w:fldChar w:fldCharType="end"/>
      </w:r>
      <w:r w:rsidR="29092215" w:rsidRPr="31DFC75D">
        <w:rPr>
          <w:rFonts w:cs="Times New Roman"/>
        </w:rPr>
        <w:t xml:space="preserve">, which has been previously shown to </w:t>
      </w:r>
      <w:r w:rsidR="29092215">
        <w:t xml:space="preserve">track aromatic OM </w:t>
      </w:r>
      <w:r w:rsidR="00BF31D7">
        <w:fldChar w:fldCharType="begin"/>
      </w:r>
      <w:r w:rsidR="00AC1BBA">
        <w:instrText xml:space="preserve"> ADDIN ZOTERO_ITEM CSL_CITATION {"citationID":"CAvkX3rp","properties":{"formattedCitation":"\\super 34\\nosupersub{}","plainCitation":"34","noteIndex":0},"citationItems":[{"id":161,"uris":["http://zotero.org/users/local/NA4Ompr6/items/IAMA2CLU"],"itemData":{"id":161,"type":"article-journal","abstract":"Peatlands and peaty riparian zones are major sources of dissolved organic matter (DOM), but are poorly understood in terms of export dynamics and controls thereof. Thereby quality of DOM affects function and behavior of DOM in aquatic ecosystems, but DOM quality can also help to track DOM sources and their export dynamics under specific hydrologic preconditions. The objective of this study was to elucidate controls on temporal variability in DOM concentration and quality in stream water draining a bog and a forested peaty riparian zone, particularly considering drought and storm flow events. DOM quality was monitored using spectrofluorometric indices for aromaticity (SUVA254), apparent molecular size (SR) and precursor organic material (FI), as well as PARAFAC modeling of excitation emission matrices (EEMs). \n\n Indices for DOM quality exhibited major changes due to different hydrologic conditions, but patterns were also dependent on season. Stream water at the forested site with mineral, peaty soils generally exhibited higher variability in DOM concentrations and quality compared to the outflow of an ombrotrophic bog, where DOM was less susceptible to changes in hydrologic conditions. During snowmelt and spring events, near-surface protein-like DOM pools were exported. A microbial DOM fraction originating from groundwater and deep peat layers was increasing during drought, while a strongly microbially altered DOM fraction was also exported by discharge events with dry preconditions at the forested site. This might be due to accelerated microbial activity in the peaty riparian zone of the forested site under these preconditions. Our study demonstrated that DOM export dynamics are not only a passive mixing of different hydrological sources, but monitoring studies have to consider that DOM quality depends on hydrologic preconditions and season. Moreover, the forested peaty riparian zone generated the most variability in headwater DOM quantity and quality, as could be tracked by the used spectrofluorometric indices.","container-title":"Hydrology and Earth System Sciences","DOI":"10.5194/hess-21-2035-2017","ISSN":"1027-5606","issue":"4","language":"English","note":"publisher: Copernicus GmbH","page":"2035-2051","source":"Copernicus Online Journals","title":"Changes in dissolved organic matter quality in a peatland and forest headwater stream as a function of seasonality and hydrologic conditions","volume":"21","author":[{"family":"Broder","given":"Tanja"},{"family":"Knorr","given":"Klaus-Holger"},{"family":"Biester","given":"Harald"}],"issued":{"date-parts":[["2017",4,13]]}}}],"schema":"https://github.com/citation-style-language/schema/raw/master/csl-citation.json"} </w:instrText>
      </w:r>
      <w:r w:rsidR="00BF31D7">
        <w:fldChar w:fldCharType="separate"/>
      </w:r>
      <w:r w:rsidR="00AC1BBA" w:rsidRPr="00AC1BBA">
        <w:rPr>
          <w:rFonts w:cs="Times New Roman"/>
          <w:kern w:val="0"/>
          <w:szCs w:val="24"/>
          <w:vertAlign w:val="superscript"/>
        </w:rPr>
        <w:t>34</w:t>
      </w:r>
      <w:r w:rsidR="00BF31D7">
        <w:fldChar w:fldCharType="end"/>
      </w:r>
      <w:r w:rsidR="29092215">
        <w:t xml:space="preserve">.  </w:t>
      </w:r>
    </w:p>
    <w:p w14:paraId="739E6152" w14:textId="55266543" w:rsidR="00271657" w:rsidRDefault="00271657" w:rsidP="00D86740">
      <w:pPr>
        <w:pStyle w:val="Heading1"/>
        <w:jc w:val="center"/>
      </w:pPr>
      <w:r>
        <w:lastRenderedPageBreak/>
        <w:t>Results</w:t>
      </w:r>
      <w:r w:rsidR="00086229">
        <w:t xml:space="preserve"> and Discussion</w:t>
      </w:r>
    </w:p>
    <w:p w14:paraId="2327E872" w14:textId="5916EA01" w:rsidR="00271657" w:rsidRDefault="00E132F9" w:rsidP="00F90DB4">
      <w:pPr>
        <w:pStyle w:val="Heading2"/>
      </w:pPr>
      <w:r>
        <w:t xml:space="preserve">DOC Mobilization </w:t>
      </w:r>
      <w:r w:rsidR="00A867CF">
        <w:t>and Fraction Size</w:t>
      </w:r>
    </w:p>
    <w:p w14:paraId="7483178F" w14:textId="4B6E1541" w:rsidR="004D5569" w:rsidRDefault="00F90FA2" w:rsidP="3C850798">
      <w:pPr>
        <w:rPr>
          <w:color w:val="000000" w:themeColor="text1"/>
        </w:rPr>
      </w:pPr>
      <w:r>
        <w:rPr>
          <w:noProof/>
        </w:rPr>
        <mc:AlternateContent>
          <mc:Choice Requires="wpg">
            <w:drawing>
              <wp:anchor distT="0" distB="0" distL="114300" distR="114300" simplePos="0" relativeHeight="251658244" behindDoc="0" locked="0" layoutInCell="1" allowOverlap="1" wp14:anchorId="77B9C895" wp14:editId="12D09B7C">
                <wp:simplePos x="0" y="0"/>
                <wp:positionH relativeFrom="margin">
                  <wp:align>right</wp:align>
                </wp:positionH>
                <wp:positionV relativeFrom="paragraph">
                  <wp:posOffset>71120</wp:posOffset>
                </wp:positionV>
                <wp:extent cx="3611245" cy="3035300"/>
                <wp:effectExtent l="0" t="0" r="8255" b="12700"/>
                <wp:wrapSquare wrapText="bothSides"/>
                <wp:docPr id="14" name="Group 14"/>
                <wp:cNvGraphicFramePr/>
                <a:graphic xmlns:a="http://schemas.openxmlformats.org/drawingml/2006/main">
                  <a:graphicData uri="http://schemas.microsoft.com/office/word/2010/wordprocessingGroup">
                    <wpg:wgp>
                      <wpg:cNvGrpSpPr/>
                      <wpg:grpSpPr>
                        <a:xfrm>
                          <a:off x="0" y="0"/>
                          <a:ext cx="3611245" cy="3035300"/>
                          <a:chOff x="0" y="0"/>
                          <a:chExt cx="3611245" cy="3035518"/>
                        </a:xfrm>
                      </wpg:grpSpPr>
                      <wpg:grpSp>
                        <wpg:cNvPr id="29" name="Group 29"/>
                        <wpg:cNvGrpSpPr/>
                        <wpg:grpSpPr>
                          <a:xfrm>
                            <a:off x="0" y="0"/>
                            <a:ext cx="3611245" cy="2352804"/>
                            <a:chOff x="196948" y="2138338"/>
                            <a:chExt cx="3611245" cy="2354629"/>
                          </a:xfrm>
                        </wpg:grpSpPr>
                        <wpg:grpSp>
                          <wpg:cNvPr id="28" name="Group 28"/>
                          <wpg:cNvGrpSpPr/>
                          <wpg:grpSpPr>
                            <a:xfrm>
                              <a:off x="196948" y="2271102"/>
                              <a:ext cx="3611245" cy="2221865"/>
                              <a:chOff x="196948" y="2221865"/>
                              <a:chExt cx="3611245" cy="2221865"/>
                            </a:xfrm>
                          </wpg:grpSpPr>
                          <pic:pic xmlns:pic="http://schemas.openxmlformats.org/drawingml/2006/picture">
                            <pic:nvPicPr>
                              <pic:cNvPr id="9" name="Picture 9" descr="Chart, line chart&#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6948" y="2221865"/>
                                <a:ext cx="3611245" cy="2221865"/>
                              </a:xfrm>
                              <a:prstGeom prst="rect">
                                <a:avLst/>
                              </a:prstGeom>
                            </pic:spPr>
                          </pic:pic>
                          <wps:wsp>
                            <wps:cNvPr id="20" name="Rectangle 20"/>
                            <wps:cNvSpPr/>
                            <wps:spPr>
                              <a:xfrm>
                                <a:off x="422727" y="2228717"/>
                                <a:ext cx="228600" cy="2012950"/>
                              </a:xfrm>
                              <a:prstGeom prst="rect">
                                <a:avLst/>
                              </a:prstGeom>
                              <a:solidFill>
                                <a:schemeClr val="accent2">
                                  <a:lumMod val="60000"/>
                                  <a:lumOff val="40000"/>
                                  <a:alpha val="35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7" name="Group 27"/>
                            <wpg:cNvGrpSpPr/>
                            <wpg:grpSpPr>
                              <a:xfrm>
                                <a:off x="2971605" y="3737151"/>
                                <a:ext cx="738095" cy="196850"/>
                                <a:chOff x="165100" y="2281145"/>
                                <a:chExt cx="738095" cy="196850"/>
                              </a:xfrm>
                            </wpg:grpSpPr>
                            <wps:wsp>
                              <wps:cNvPr id="21" name="Rectangle 21"/>
                              <wps:cNvSpPr/>
                              <wps:spPr>
                                <a:xfrm>
                                  <a:off x="165100" y="2339334"/>
                                  <a:ext cx="69850" cy="82550"/>
                                </a:xfrm>
                                <a:prstGeom prst="rect">
                                  <a:avLst/>
                                </a:prstGeom>
                                <a:solidFill>
                                  <a:schemeClr val="accent2">
                                    <a:lumMod val="60000"/>
                                    <a:lumOff val="40000"/>
                                    <a:alpha val="35000"/>
                                  </a:schemeClr>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Text Box 23"/>
                              <wps:cNvSpPr txBox="1"/>
                              <wps:spPr>
                                <a:xfrm>
                                  <a:off x="242795" y="2281145"/>
                                  <a:ext cx="660400" cy="196850"/>
                                </a:xfrm>
                                <a:prstGeom prst="rect">
                                  <a:avLst/>
                                </a:prstGeom>
                                <a:noFill/>
                                <a:ln w="6350">
                                  <a:noFill/>
                                </a:ln>
                              </wps:spPr>
                              <wps:txbx>
                                <w:txbxContent>
                                  <w:p w14:paraId="107FD7C7" w14:textId="0E30CF89" w:rsidR="00707F9D" w:rsidRPr="00707F9D" w:rsidRDefault="00707F9D">
                                    <w:pPr>
                                      <w:rPr>
                                        <w:rFonts w:asciiTheme="minorHAnsi" w:hAnsiTheme="minorHAnsi" w:cstheme="minorHAnsi"/>
                                        <w:b/>
                                        <w:bCs/>
                                        <w:sz w:val="14"/>
                                        <w:szCs w:val="12"/>
                                      </w:rPr>
                                    </w:pPr>
                                    <w:r w:rsidRPr="00707F9D">
                                      <w:rPr>
                                        <w:rFonts w:asciiTheme="minorHAnsi" w:hAnsiTheme="minorHAnsi" w:cstheme="minorHAnsi"/>
                                        <w:b/>
                                        <w:bCs/>
                                        <w:sz w:val="14"/>
                                        <w:szCs w:val="12"/>
                                      </w:rPr>
                                      <w:t>ASW Wash</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26" name="Text Box 26"/>
                          <wps:cNvSpPr txBox="1"/>
                          <wps:spPr>
                            <a:xfrm>
                              <a:off x="342998" y="2138338"/>
                              <a:ext cx="2146300" cy="247650"/>
                            </a:xfrm>
                            <a:prstGeom prst="rect">
                              <a:avLst/>
                            </a:prstGeom>
                            <a:solidFill>
                              <a:schemeClr val="bg1"/>
                            </a:solidFill>
                            <a:ln w="6350">
                              <a:noFill/>
                            </a:ln>
                          </wps:spPr>
                          <wps:txbx>
                            <w:txbxContent>
                              <w:p w14:paraId="7AE52458" w14:textId="3145E3AA" w:rsidR="00BB6D1A" w:rsidRPr="00422C85" w:rsidRDefault="00BB6D1A" w:rsidP="00BB6D1A">
                                <w:pPr>
                                  <w:rPr>
                                    <w:rFonts w:asciiTheme="minorHAnsi" w:hAnsiTheme="minorHAnsi" w:cstheme="minorHAnsi"/>
                                    <w:b/>
                                    <w:bCs/>
                                    <w:sz w:val="18"/>
                                    <w:szCs w:val="16"/>
                                  </w:rPr>
                                </w:pPr>
                                <w:r w:rsidRPr="00422C85">
                                  <w:rPr>
                                    <w:rFonts w:asciiTheme="minorHAnsi" w:hAnsiTheme="minorHAnsi" w:cstheme="minorHAnsi"/>
                                    <w:b/>
                                    <w:bCs/>
                                    <w:sz w:val="18"/>
                                    <w:szCs w:val="16"/>
                                  </w:rPr>
                                  <w:t>Both treatments and DOC mobiliz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6" name="Text Box 36"/>
                        <wps:cNvSpPr txBox="1"/>
                        <wps:spPr>
                          <a:xfrm>
                            <a:off x="215900" y="2368550"/>
                            <a:ext cx="3023330" cy="666968"/>
                          </a:xfrm>
                          <a:prstGeom prst="rect">
                            <a:avLst/>
                          </a:prstGeom>
                          <a:solidFill>
                            <a:schemeClr val="lt1"/>
                          </a:solidFill>
                          <a:ln w="19050">
                            <a:solidFill>
                              <a:prstClr val="black"/>
                            </a:solidFill>
                          </a:ln>
                        </wps:spPr>
                        <wps:txbx>
                          <w:txbxContent>
                            <w:p w14:paraId="7F4D6748" w14:textId="6F230C77" w:rsidR="00167AA5" w:rsidRPr="00725BB6" w:rsidRDefault="00167AA5" w:rsidP="00167AA5">
                              <w:pPr>
                                <w:rPr>
                                  <w:sz w:val="20"/>
                                  <w:szCs w:val="18"/>
                                </w:rPr>
                              </w:pPr>
                              <w:r w:rsidRPr="00725BB6">
                                <w:rPr>
                                  <w:sz w:val="20"/>
                                  <w:szCs w:val="18"/>
                                </w:rPr>
                                <w:t xml:space="preserve">Figure </w:t>
                              </w:r>
                              <w:r>
                                <w:rPr>
                                  <w:sz w:val="20"/>
                                  <w:szCs w:val="18"/>
                                </w:rPr>
                                <w:t>4</w:t>
                              </w:r>
                              <w:r w:rsidRPr="00725BB6">
                                <w:rPr>
                                  <w:sz w:val="20"/>
                                  <w:szCs w:val="18"/>
                                </w:rPr>
                                <w:t xml:space="preserve">) </w:t>
                              </w:r>
                              <w:r>
                                <w:rPr>
                                  <w:sz w:val="20"/>
                                  <w:szCs w:val="18"/>
                                </w:rPr>
                                <w:t>The DOC was normalized with the initial mass of soil for better comparison. No difference between treat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7B9C895" id="Group 14" o:spid="_x0000_s1039" style="position:absolute;margin-left:233.15pt;margin-top:5.6pt;width:284.35pt;height:239pt;z-index:251658244;mso-position-horizontal:right;mso-position-horizontal-relative:margin" coordsize="36112,3035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">
                <v:group id="Group 29" o:spid="_x0000_s1040" style="position:absolute;width:36112;height:23528" coordorigin="1969,21383" coordsize="36112,23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group id="Group 28" o:spid="_x0000_s1041" style="position:absolute;left:1969;top:22711;width:36112;height:22218" coordorigin="1969,22218" coordsize="36112,222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Picture 9" o:spid="_x0000_s1042" type="#_x0000_t75" alt="Chart, line chart&#10;&#10;Description automatically generated" style="position:absolute;left:1969;top:22218;width:36112;height:22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">
                      <v:imagedata r:id="rId16" o:title="Chart, line chart&#10;&#10;Description automatically generated"/>
                    </v:shape>
                    <v:rect id="Rectangle 20" o:spid="_x0000_s1043" style="position:absolute;left:4227;top:22287;width:2286;height:20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" fillcolor="#f4b083 [1941]" stroked="f" strokeweight="1pt">
                      <v:fill opacity="22873f"/>
                    </v:rect>
                    <v:group id="Group 27" o:spid="_x0000_s1044" style="position:absolute;left:29716;top:37371;width:7381;height:1969" coordorigin="1651,22811" coordsize="7380,1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21" o:spid="_x0000_s1045" style="position:absolute;left:1651;top:23393;width:698;height:8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" fillcolor="#f4b083 [1941]" stroked="f" strokeweight="1pt">
                        <v:fill opacity="22873f"/>
                      </v:rect>
                      <v:shape id="Text Box 23" o:spid="_x0000_s1046" type="#_x0000_t202" style="position:absolute;left:2427;top:22811;width:6604;height:19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qU5FxQAAANsAAAAPAAAAZHJzL2Rvd25yZXYueG1sRI9Pi8Iw&#10;FMTvC/sdwlvwtqZWFO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DqqU5FxQAAANsAAAAP&#10;AAAAAAAAAAAAAAAAAAcCAABkcnMvZG93bnJldi54bWxQSwUGAAAAAAMAAwC3AAAA+QIAAAAA&#10;" filled="f" stroked="f" strokeweight=".5pt">
                        <v:textbox>
                          <w:txbxContent>
                            <w:p w14:paraId="107FD7C7" w14:textId="0E30CF89" w:rsidR="00707F9D" w:rsidRPr="00707F9D" w:rsidRDefault="00707F9D">
                              <w:pPr>
                                <w:rPr>
                                  <w:rFonts w:asciiTheme="minorHAnsi" w:hAnsiTheme="minorHAnsi" w:cstheme="minorHAnsi"/>
                                  <w:b/>
                                  <w:bCs/>
                                  <w:sz w:val="14"/>
                                  <w:szCs w:val="12"/>
                                </w:rPr>
                              </w:pPr>
                              <w:r w:rsidRPr="00707F9D">
                                <w:rPr>
                                  <w:rFonts w:asciiTheme="minorHAnsi" w:hAnsiTheme="minorHAnsi" w:cstheme="minorHAnsi"/>
                                  <w:b/>
                                  <w:bCs/>
                                  <w:sz w:val="14"/>
                                  <w:szCs w:val="12"/>
                                </w:rPr>
                                <w:t>ASW Wash</w:t>
                              </w:r>
                            </w:p>
                          </w:txbxContent>
                        </v:textbox>
                      </v:shape>
                    </v:group>
                  </v:group>
                  <v:shape id="Text Box 26" o:spid="_x0000_s1047" type="#_x0000_t202" style="position:absolute;left:3429;top:21383;width:21463;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" fillcolor="white [3212]" stroked="f" strokeweight=".5pt">
                    <v:textbox>
                      <w:txbxContent>
                        <w:p w14:paraId="7AE52458" w14:textId="3145E3AA" w:rsidR="00BB6D1A" w:rsidRPr="00422C85" w:rsidRDefault="00BB6D1A" w:rsidP="00BB6D1A">
                          <w:pPr>
                            <w:rPr>
                              <w:rFonts w:asciiTheme="minorHAnsi" w:hAnsiTheme="minorHAnsi" w:cstheme="minorHAnsi"/>
                              <w:b/>
                              <w:bCs/>
                              <w:sz w:val="18"/>
                              <w:szCs w:val="16"/>
                            </w:rPr>
                          </w:pPr>
                          <w:r w:rsidRPr="00422C85">
                            <w:rPr>
                              <w:rFonts w:asciiTheme="minorHAnsi" w:hAnsiTheme="minorHAnsi" w:cstheme="minorHAnsi"/>
                              <w:b/>
                              <w:bCs/>
                              <w:sz w:val="18"/>
                              <w:szCs w:val="16"/>
                            </w:rPr>
                            <w:t>Both treatments and DOC mobilization</w:t>
                          </w:r>
                        </w:p>
                      </w:txbxContent>
                    </v:textbox>
                  </v:shape>
                </v:group>
                <v:shape id="Text Box 36" o:spid="_x0000_s1048" type="#_x0000_t202" style="position:absolute;left:2159;top:23685;width:30233;height:66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" fillcolor="white [3201]" strokeweight="1.5pt">
                  <v:textbox>
                    <w:txbxContent>
                      <w:p w14:paraId="7F4D6748" w14:textId="6F230C77" w:rsidR="00167AA5" w:rsidRPr="00725BB6" w:rsidRDefault="00167AA5" w:rsidP="00167AA5">
                        <w:pPr>
                          <w:rPr>
                            <w:sz w:val="20"/>
                            <w:szCs w:val="18"/>
                          </w:rPr>
                        </w:pPr>
                        <w:r w:rsidRPr="00725BB6">
                          <w:rPr>
                            <w:sz w:val="20"/>
                            <w:szCs w:val="18"/>
                          </w:rPr>
                          <w:t xml:space="preserve">Figure </w:t>
                        </w:r>
                        <w:r>
                          <w:rPr>
                            <w:sz w:val="20"/>
                            <w:szCs w:val="18"/>
                          </w:rPr>
                          <w:t>4</w:t>
                        </w:r>
                        <w:r w:rsidRPr="00725BB6">
                          <w:rPr>
                            <w:sz w:val="20"/>
                            <w:szCs w:val="18"/>
                          </w:rPr>
                          <w:t xml:space="preserve">) </w:t>
                        </w:r>
                        <w:r>
                          <w:rPr>
                            <w:sz w:val="20"/>
                            <w:szCs w:val="18"/>
                          </w:rPr>
                          <w:t>The DOC was normalized with the initial mass of soil for better comparison. No difference between treatments</w:t>
                        </w:r>
                      </w:p>
                    </w:txbxContent>
                  </v:textbox>
                </v:shape>
                <w10:wrap type="square" anchorx="margin"/>
              </v:group>
            </w:pict>
          </mc:Fallback>
        </mc:AlternateContent>
      </w:r>
      <w:r w:rsidR="00946469">
        <w:tab/>
      </w:r>
      <w:r w:rsidR="006223D9">
        <w:t xml:space="preserve">We found that </w:t>
      </w:r>
      <w:r w:rsidR="00745CC1">
        <w:t>t</w:t>
      </w:r>
      <w:r w:rsidR="001A4BC0">
        <w:t>here was a steady increase in DOC release until the 3</w:t>
      </w:r>
      <w:r w:rsidR="001A4BC0" w:rsidRPr="001A4BC0">
        <w:rPr>
          <w:vertAlign w:val="superscript"/>
        </w:rPr>
        <w:t>rd</w:t>
      </w:r>
      <w:r w:rsidR="001A4BC0">
        <w:t xml:space="preserve"> wash cycle where, across all size fractions, there was a peak</w:t>
      </w:r>
      <w:r w:rsidR="00F25869">
        <w:t xml:space="preserve"> followed by a steady decline</w:t>
      </w:r>
      <w:r w:rsidR="28B2574B">
        <w:t xml:space="preserve"> (Figure 3)</w:t>
      </w:r>
      <w:r w:rsidR="00F25869">
        <w:t xml:space="preserve">. This was true for both </w:t>
      </w:r>
      <w:r w:rsidR="005A6CDC">
        <w:t>treatments,</w:t>
      </w:r>
      <w:r w:rsidR="00745CC1">
        <w:t xml:space="preserve"> however based upon </w:t>
      </w:r>
      <w:r w:rsidR="000541F3">
        <w:t xml:space="preserve">the overlapping error bars between across </w:t>
      </w:r>
      <w:r w:rsidR="00804BCE">
        <w:t xml:space="preserve">all </w:t>
      </w:r>
      <w:r w:rsidR="000541F3">
        <w:t>fraction</w:t>
      </w:r>
      <w:r w:rsidR="00804BCE">
        <w:t xml:space="preserve"> </w:t>
      </w:r>
      <w:r w:rsidR="000541F3">
        <w:t>s</w:t>
      </w:r>
      <w:r w:rsidR="00804BCE">
        <w:t>izes,</w:t>
      </w:r>
      <w:r w:rsidR="000541F3">
        <w:t xml:space="preserve"> </w:t>
      </w:r>
      <w:r w:rsidR="001E26D6">
        <w:t>the</w:t>
      </w:r>
      <w:r w:rsidR="00A96751">
        <w:t xml:space="preserve"> anoxic treatment (</w:t>
      </w:r>
      <w:r w:rsidR="000541F3">
        <w:t>AW</w:t>
      </w:r>
      <w:r w:rsidR="00A96751">
        <w:t>)</w:t>
      </w:r>
      <w:r w:rsidR="000541F3">
        <w:t xml:space="preserve"> and </w:t>
      </w:r>
      <w:r w:rsidR="00A96751">
        <w:t>oxic treatment (OW)</w:t>
      </w:r>
      <w:r w:rsidR="00804BCE">
        <w:t xml:space="preserve"> </w:t>
      </w:r>
      <w:r w:rsidR="001E26D6">
        <w:t>were not</w:t>
      </w:r>
      <w:r w:rsidR="00804BCE">
        <w:t xml:space="preserve"> </w:t>
      </w:r>
      <w:r w:rsidR="00086F0B">
        <w:t>observably different</w:t>
      </w:r>
      <w:r w:rsidR="00804BCE">
        <w:t xml:space="preserve"> </w:t>
      </w:r>
      <w:r w:rsidR="001E26D6">
        <w:t>enough</w:t>
      </w:r>
      <w:r w:rsidR="00804BCE">
        <w:t xml:space="preserve"> t</w:t>
      </w:r>
      <w:r w:rsidR="001E26D6">
        <w:t xml:space="preserve">o claim that the </w:t>
      </w:r>
      <w:r w:rsidR="00086F0B">
        <w:t xml:space="preserve">redox </w:t>
      </w:r>
      <w:r w:rsidR="001E26D6">
        <w:t xml:space="preserve">treatment was </w:t>
      </w:r>
      <w:r w:rsidR="009A7A95">
        <w:t>triggering any mechanisms</w:t>
      </w:r>
      <w:r w:rsidR="1DD45939">
        <w:t xml:space="preserve"> (Figure 4)</w:t>
      </w:r>
      <w:r w:rsidR="009A7A95">
        <w:t xml:space="preserve">. What remained consistent between the treatments was the </w:t>
      </w:r>
      <w:r w:rsidR="008A4601">
        <w:t>t</w:t>
      </w:r>
      <w:r w:rsidR="7BBBCF3D">
        <w:t>iming of</w:t>
      </w:r>
      <w:r w:rsidR="008A4601">
        <w:t xml:space="preserve"> release of OC and that the 0.45-1.0</w:t>
      </w:r>
      <w:r w:rsidR="00BF4601" w:rsidRPr="00BF4601">
        <w:rPr>
          <w:rFonts w:ascii="Symbol" w:hAnsi="Symbol" w:cs="Times New Roman"/>
        </w:rPr>
        <w:t xml:space="preserve"> </w:t>
      </w:r>
      <w:r w:rsidR="00BF4601">
        <w:rPr>
          <w:rFonts w:ascii="Symbol" w:hAnsi="Symbol" w:cs="Times New Roman"/>
        </w:rPr>
        <w:t>m</w:t>
      </w:r>
      <w:r w:rsidR="00BF4601">
        <w:rPr>
          <w:rFonts w:cs="Times New Roman"/>
        </w:rPr>
        <w:t>m</w:t>
      </w:r>
      <w:r w:rsidR="008A4601">
        <w:t xml:space="preserve"> fraction size </w:t>
      </w:r>
      <w:r w:rsidR="00B72332">
        <w:t>contained the most DOC</w:t>
      </w:r>
      <w:r w:rsidR="0AC1A274">
        <w:t xml:space="preserve">, which </w:t>
      </w:r>
      <w:r w:rsidR="00B72332">
        <w:t xml:space="preserve">was about twice as much as the 0.1-0.45 </w:t>
      </w:r>
      <w:r w:rsidR="00B72332">
        <w:rPr>
          <w:rFonts w:ascii="Symbol" w:hAnsi="Symbol" w:cs="Times New Roman"/>
        </w:rPr>
        <w:t>m</w:t>
      </w:r>
      <w:r w:rsidR="00B72332">
        <w:rPr>
          <w:rFonts w:cs="Times New Roman"/>
        </w:rPr>
        <w:t>m</w:t>
      </w:r>
      <w:r w:rsidR="00B72332">
        <w:t xml:space="preserve"> fraction. </w:t>
      </w:r>
      <w:r w:rsidR="00BF4601">
        <w:t>The &lt;0.1</w:t>
      </w:r>
      <w:r w:rsidR="00BF4601" w:rsidRPr="00BF4601">
        <w:rPr>
          <w:rFonts w:ascii="Symbol" w:hAnsi="Symbol" w:cs="Times New Roman"/>
        </w:rPr>
        <w:t xml:space="preserve"> </w:t>
      </w:r>
      <w:r w:rsidR="00BF4601">
        <w:rPr>
          <w:rFonts w:ascii="Symbol" w:hAnsi="Symbol" w:cs="Times New Roman"/>
        </w:rPr>
        <w:t>m</w:t>
      </w:r>
      <w:r w:rsidR="00BF4601">
        <w:rPr>
          <w:rFonts w:cs="Times New Roman"/>
        </w:rPr>
        <w:t>m fraction</w:t>
      </w:r>
      <w:r w:rsidR="001960C5">
        <w:rPr>
          <w:rFonts w:cs="Times New Roman"/>
        </w:rPr>
        <w:t xml:space="preserve"> represented the least amount of OC present</w:t>
      </w:r>
      <w:r w:rsidR="00386588">
        <w:rPr>
          <w:rFonts w:cs="Times New Roman"/>
        </w:rPr>
        <w:t xml:space="preserve"> (</w:t>
      </w:r>
      <w:r w:rsidR="00456989">
        <w:rPr>
          <w:rFonts w:cs="Times New Roman"/>
        </w:rPr>
        <w:t>6.35% w</w:t>
      </w:r>
      <w:r w:rsidR="00415D31">
        <w:rPr>
          <w:rFonts w:cs="Times New Roman"/>
        </w:rPr>
        <w:t>hile</w:t>
      </w:r>
      <w:r w:rsidR="00456989">
        <w:rPr>
          <w:rFonts w:cs="Times New Roman"/>
        </w:rPr>
        <w:t xml:space="preserve"> the other fractions repre</w:t>
      </w:r>
      <w:r w:rsidR="00415D31">
        <w:rPr>
          <w:rFonts w:cs="Times New Roman"/>
        </w:rPr>
        <w:t>sented</w:t>
      </w:r>
      <w:r w:rsidR="00456989">
        <w:rPr>
          <w:rFonts w:cs="Times New Roman"/>
        </w:rPr>
        <w:t xml:space="preserve"> </w:t>
      </w:r>
      <w:r w:rsidR="00415D31">
        <w:rPr>
          <w:rFonts w:cs="Times New Roman"/>
        </w:rPr>
        <w:t>33.98</w:t>
      </w:r>
      <w:r w:rsidR="00CC5F59">
        <w:rPr>
          <w:rFonts w:cs="Times New Roman"/>
        </w:rPr>
        <w:t>%;</w:t>
      </w:r>
      <w:r w:rsidR="00415D31">
        <w:rPr>
          <w:rFonts w:cs="Times New Roman"/>
        </w:rPr>
        <w:t xml:space="preserve"> 0.1-0.45</w:t>
      </w:r>
      <w:r w:rsidR="00415D31" w:rsidRPr="00415D31">
        <w:rPr>
          <w:rFonts w:ascii="Symbol" w:hAnsi="Symbol" w:cs="Times New Roman"/>
        </w:rPr>
        <w:t xml:space="preserve"> </w:t>
      </w:r>
      <w:r w:rsidR="00415D31">
        <w:rPr>
          <w:rFonts w:ascii="Symbol" w:hAnsi="Symbol" w:cs="Times New Roman"/>
        </w:rPr>
        <w:t>m</w:t>
      </w:r>
      <w:r w:rsidR="00415D31">
        <w:rPr>
          <w:rFonts w:cs="Times New Roman"/>
        </w:rPr>
        <w:t>m and 59.65%; 0.45-1.0</w:t>
      </w:r>
      <w:r w:rsidR="00415D31" w:rsidRPr="00415D31">
        <w:rPr>
          <w:rFonts w:ascii="Symbol" w:hAnsi="Symbol" w:cs="Times New Roman"/>
        </w:rPr>
        <w:t xml:space="preserve"> </w:t>
      </w:r>
      <w:r w:rsidR="00415D31">
        <w:rPr>
          <w:rFonts w:ascii="Symbol" w:hAnsi="Symbol" w:cs="Times New Roman"/>
        </w:rPr>
        <w:t>m</w:t>
      </w:r>
      <w:r w:rsidR="00415D31">
        <w:rPr>
          <w:rFonts w:cs="Times New Roman"/>
        </w:rPr>
        <w:t>m)</w:t>
      </w:r>
      <w:r w:rsidR="00500B3A">
        <w:rPr>
          <w:rFonts w:cs="Times New Roman"/>
        </w:rPr>
        <w:t xml:space="preserve"> </w:t>
      </w:r>
      <w:r w:rsidR="00984573">
        <w:rPr>
          <w:rFonts w:cs="Times New Roman"/>
        </w:rPr>
        <w:t>and remained relatively stable after the 3</w:t>
      </w:r>
      <w:r w:rsidR="00984573" w:rsidRPr="00984573">
        <w:rPr>
          <w:rFonts w:cs="Times New Roman"/>
          <w:vertAlign w:val="superscript"/>
        </w:rPr>
        <w:t>rd</w:t>
      </w:r>
      <w:r w:rsidR="00984573">
        <w:rPr>
          <w:rFonts w:cs="Times New Roman"/>
        </w:rPr>
        <w:t xml:space="preserve"> wash cycle.</w:t>
      </w:r>
      <w:r w:rsidR="2F1E8BEA">
        <w:rPr>
          <w:rFonts w:cs="Times New Roman"/>
        </w:rPr>
        <w:t xml:space="preserve"> This matched shifts in DOC following simulated inundation in the </w:t>
      </w:r>
      <w:r w:rsidR="2F1E8BEA" w:rsidRPr="31DFC75D">
        <w:rPr>
          <w:color w:val="000000" w:themeColor="text1"/>
        </w:rPr>
        <w:t>TEMPEST</w:t>
      </w:r>
      <w:r w:rsidRPr="31DFC75D">
        <w:rPr>
          <w:color w:val="000000" w:themeColor="text1"/>
        </w:rPr>
        <w:fldChar w:fldCharType="begin"/>
      </w:r>
      <w:r w:rsidR="00C512CE">
        <w:rPr>
          <w:color w:val="000000" w:themeColor="text1"/>
        </w:rPr>
        <w:instrText xml:space="preserve"> ADDIN ZOTERO_ITEM CSL_CITATION {"citationID":"idLWDfJR","properties":{"formattedCitation":"\\super 6\\nosupersub{}","plainCitation":"6","noteIndex":0},"citationItems":[{"id":20,"uris":["http://zotero.org/users/local/NA4Ompr6/items/PCFU69FZ"],"itemData":{"id":20,"type":"article-journal","abstract":"Coastal upland forests are facing widespread mortality as sea-level rise accelerates and precipitation and storm regimes change. The loss of coastal forests has significant implications for the coastal carbon cycle; yet, predicting mortality likelihood is difficult due to our limited understanding of disturbance impacts on coastal forests. The manipulative, ecosystem-scale Terrestrial Ecosystem Manipulation to Probe the Effects of Storm Treatments (TEMPEST) experiment addresses the potential for freshwater and estuarine-water disturbance events to alter tree function, species composition, and ecosystem processes in a deciduous coastal forest in MD, USA. The experiment uses a large-unit (2000 m2), un-replicated experimental design, with three 50 m × 40 m plots serving as control, freshwater, and estuarine-water treatments. Transient saturation (5 h) of the entire soil rooting zone (0–30 cm) across a 2000 m2 coastal forest was attained by delivering 300 m3 of water through a spatially distributed irrigation network at a rate just above the soil infiltration rate. Our water delivery approach also elevated the water table (typically ~ 2 m belowground) and achieved extensive, low-level inundation (~ 8 cm standing water). A TEMPEST simulation approximated a 15-cm rainfall event and based on historic records, was of comparable intensity to a 10-year storm for the area. This characterization was supported by showing that Hurricane Ida’s (~ 5 cm rainfall) hydrologic impacts were shorter (40% lower duration) and less expansive (80% less coverage) than those generated through experimental manipulation. Future work will apply TEMPEST treatments to evaluate coastal forest resilience to changing hydrologic disturbance regimes and identify conditions that initiate ecosystem state transitions.","container-title":"Environmental Monitoring and Assessment","DOI":"10.1007/s10661-022-10807-0","ISSN":"1573-2959","issue":"3","journalAbbreviation":"Environ Monit Assess","language":"en","page":"425","source":"Springer Link","title":"Attaining freshwater and estuarine-water soil saturation in an ecosystem-scale coastal flooding experiment","volume":"195","author":[{"family":"Hopple","given":"A. M."},{"family":"Doro","given":"K. O."},{"family":"Bailey","given":"V. L."},{"family":"Bond-Lamberty","given":"B."},{"family":"McDowell","given":"N."},{"family":"Morris","given":"K. A."},{"family":"Myers-Pigg","given":"A."},{"family":"Pennington","given":"S. C."},{"family":"Regier","given":"P."},{"family":"Rich","given":"R."},{"family":"Sengupta","given":"A."},{"family":"Smith","given":"R."},{"family":"Stegen","given":"J."},{"family":"Ward","given":"N. D."},{"family":"Woodard","given":"S. C."},{"family":"Megonigal","given":"J. P."}],"issued":{"date-parts":[["2023",2,24]]}}}],"schema":"https://github.com/citation-style-language/schema/raw/master/csl-citation.json"} </w:instrText>
      </w:r>
      <w:r w:rsidRPr="31DFC75D">
        <w:rPr>
          <w:color w:val="000000" w:themeColor="text1"/>
        </w:rPr>
        <w:fldChar w:fldCharType="separate"/>
      </w:r>
      <w:r w:rsidR="2F1E8BEA" w:rsidRPr="31DFC75D">
        <w:rPr>
          <w:rFonts w:cs="Times New Roman"/>
          <w:vertAlign w:val="superscript"/>
        </w:rPr>
        <w:t>6</w:t>
      </w:r>
      <w:r w:rsidRPr="31DFC75D">
        <w:rPr>
          <w:color w:val="000000" w:themeColor="text1"/>
        </w:rPr>
        <w:fldChar w:fldCharType="end"/>
      </w:r>
      <w:r w:rsidR="2F1E8BEA" w:rsidRPr="31DFC75D">
        <w:rPr>
          <w:color w:val="000000" w:themeColor="text1"/>
        </w:rPr>
        <w:t xml:space="preserve"> experiment. In the field changes in the color (which was later linked to DOC content) </w:t>
      </w:r>
      <w:r w:rsidR="2A67398B" w:rsidRPr="31DFC75D">
        <w:rPr>
          <w:color w:val="000000" w:themeColor="text1"/>
        </w:rPr>
        <w:t>of porewaters was observed for 1 year following a saltwater inundation event</w:t>
      </w:r>
      <w:r w:rsidR="2F1E8BEA" w:rsidRPr="31DFC75D">
        <w:rPr>
          <w:color w:val="000000" w:themeColor="text1"/>
        </w:rPr>
        <w:t>.</w:t>
      </w:r>
      <w:r w:rsidR="5E264D10" w:rsidRPr="31DFC75D">
        <w:rPr>
          <w:color w:val="000000" w:themeColor="text1"/>
        </w:rPr>
        <w:t xml:space="preserve"> This also matched a </w:t>
      </w:r>
      <w:r w:rsidR="2F1E8BEA" w:rsidRPr="31DFC75D">
        <w:rPr>
          <w:color w:val="000000" w:themeColor="text1"/>
        </w:rPr>
        <w:t>previous experiment conducted at Argonne National Lab focused on investigating ionic strength of artificial seawater (ASW) as a possible mechanism for DOC mobilization from soil. They were able to determine that with increasing ionic strength there is an increase in the mobilization of DOC, most noticeable after several days/washes.</w:t>
      </w:r>
    </w:p>
    <w:p w14:paraId="394C0B97" w14:textId="77777777" w:rsidR="00180120" w:rsidRDefault="00180120" w:rsidP="00180120">
      <w:pPr>
        <w:pStyle w:val="Heading2"/>
      </w:pPr>
      <w:r>
        <w:lastRenderedPageBreak/>
        <w:t>Effect of ionic strength on DOC release</w:t>
      </w:r>
    </w:p>
    <w:p w14:paraId="35657354" w14:textId="19778423" w:rsidR="00180120" w:rsidRDefault="00CC5F59" w:rsidP="00180120">
      <w:pPr>
        <w:rPr>
          <w:noProof/>
        </w:rPr>
      </w:pPr>
      <w:r>
        <w:rPr>
          <w:noProof/>
        </w:rPr>
        <mc:AlternateContent>
          <mc:Choice Requires="wpg">
            <w:drawing>
              <wp:anchor distT="0" distB="0" distL="114300" distR="114300" simplePos="0" relativeHeight="251658246" behindDoc="0" locked="0" layoutInCell="1" allowOverlap="1" wp14:anchorId="4F6FA279" wp14:editId="07F39B05">
                <wp:simplePos x="0" y="0"/>
                <wp:positionH relativeFrom="margin">
                  <wp:align>right</wp:align>
                </wp:positionH>
                <wp:positionV relativeFrom="paragraph">
                  <wp:posOffset>757880</wp:posOffset>
                </wp:positionV>
                <wp:extent cx="4260850" cy="3173730"/>
                <wp:effectExtent l="0" t="0" r="6350" b="26670"/>
                <wp:wrapSquare wrapText="bothSides"/>
                <wp:docPr id="48" name="Group 48"/>
                <wp:cNvGraphicFramePr/>
                <a:graphic xmlns:a="http://schemas.openxmlformats.org/drawingml/2006/main">
                  <a:graphicData uri="http://schemas.microsoft.com/office/word/2010/wordprocessingGroup">
                    <wpg:wgp>
                      <wpg:cNvGrpSpPr/>
                      <wpg:grpSpPr>
                        <a:xfrm>
                          <a:off x="0" y="0"/>
                          <a:ext cx="4260850" cy="3173730"/>
                          <a:chOff x="15903" y="0"/>
                          <a:chExt cx="4261485" cy="3174123"/>
                        </a:xfrm>
                      </wpg:grpSpPr>
                      <pic:pic xmlns:pic="http://schemas.openxmlformats.org/drawingml/2006/picture">
                        <pic:nvPicPr>
                          <pic:cNvPr id="33" name="Picture 33"/>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15903" y="0"/>
                            <a:ext cx="4261485" cy="2622550"/>
                          </a:xfrm>
                          <a:prstGeom prst="rect">
                            <a:avLst/>
                          </a:prstGeom>
                        </pic:spPr>
                      </pic:pic>
                      <wps:wsp>
                        <wps:cNvPr id="47" name="Text Box 47"/>
                        <wps:cNvSpPr txBox="1"/>
                        <wps:spPr>
                          <a:xfrm>
                            <a:off x="73314" y="2688983"/>
                            <a:ext cx="3577590" cy="485140"/>
                          </a:xfrm>
                          <a:prstGeom prst="rect">
                            <a:avLst/>
                          </a:prstGeom>
                          <a:solidFill>
                            <a:schemeClr val="lt1"/>
                          </a:solidFill>
                          <a:ln w="19050">
                            <a:solidFill>
                              <a:prstClr val="black"/>
                            </a:solidFill>
                          </a:ln>
                        </wps:spPr>
                        <wps:txbx>
                          <w:txbxContent>
                            <w:p w14:paraId="4C3A7036" w14:textId="4D9DACDA" w:rsidR="0042743C" w:rsidRPr="00725BB6" w:rsidRDefault="0042743C" w:rsidP="0042743C">
                              <w:pPr>
                                <w:rPr>
                                  <w:sz w:val="20"/>
                                  <w:szCs w:val="18"/>
                                </w:rPr>
                              </w:pPr>
                              <w:r w:rsidRPr="00725BB6">
                                <w:rPr>
                                  <w:sz w:val="20"/>
                                  <w:szCs w:val="18"/>
                                </w:rPr>
                                <w:t xml:space="preserve">Figure </w:t>
                              </w:r>
                              <w:r w:rsidR="00CC5F59">
                                <w:rPr>
                                  <w:sz w:val="20"/>
                                  <w:szCs w:val="18"/>
                                </w:rPr>
                                <w:t>5</w:t>
                              </w:r>
                              <w:r w:rsidRPr="00725BB6">
                                <w:rPr>
                                  <w:sz w:val="20"/>
                                  <w:szCs w:val="18"/>
                                </w:rPr>
                                <w:t xml:space="preserve">) </w:t>
                              </w:r>
                              <w:r>
                                <w:rPr>
                                  <w:sz w:val="20"/>
                                  <w:szCs w:val="18"/>
                                </w:rPr>
                                <w:t>Salinity was calculated from measuring the conductivity of each sample</w:t>
                              </w:r>
                              <w:r w:rsidR="00F152BD">
                                <w:rPr>
                                  <w:sz w:val="20"/>
                                  <w:szCs w:val="18"/>
                                </w:rPr>
                                <w:t>. Notice how it looks like only one line is pre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F6FA279" id="Group 48" o:spid="_x0000_s1049" style="position:absolute;margin-left:284.3pt;margin-top:59.7pt;width:335.5pt;height:249.9pt;z-index:251658246;mso-position-horizontal:right;mso-position-horizontal-relative:margin;mso-width-relative:margin;mso-height-relative:margin" coordorigin="159" coordsize="42614,31741"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">
                <v:shape id="Picture 33" o:spid="_x0000_s1050" type="#_x0000_t75" style="position:absolute;left:159;width:42614;height:262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">
                  <v:imagedata r:id="rId18" o:title=""/>
                </v:shape>
                <v:shape id="Text Box 47" o:spid="_x0000_s1051" type="#_x0000_t202" style="position:absolute;left:733;top:26889;width:35776;height:4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" fillcolor="white [3201]" strokeweight="1.5pt">
                  <v:textbox>
                    <w:txbxContent>
                      <w:p w14:paraId="4C3A7036" w14:textId="4D9DACDA" w:rsidR="0042743C" w:rsidRPr="00725BB6" w:rsidRDefault="0042743C" w:rsidP="0042743C">
                        <w:pPr>
                          <w:rPr>
                            <w:sz w:val="20"/>
                            <w:szCs w:val="18"/>
                          </w:rPr>
                        </w:pPr>
                        <w:r w:rsidRPr="00725BB6">
                          <w:rPr>
                            <w:sz w:val="20"/>
                            <w:szCs w:val="18"/>
                          </w:rPr>
                          <w:t xml:space="preserve">Figure </w:t>
                        </w:r>
                        <w:r w:rsidR="00CC5F59">
                          <w:rPr>
                            <w:sz w:val="20"/>
                            <w:szCs w:val="18"/>
                          </w:rPr>
                          <w:t>5</w:t>
                        </w:r>
                        <w:r w:rsidRPr="00725BB6">
                          <w:rPr>
                            <w:sz w:val="20"/>
                            <w:szCs w:val="18"/>
                          </w:rPr>
                          <w:t xml:space="preserve">) </w:t>
                        </w:r>
                        <w:r>
                          <w:rPr>
                            <w:sz w:val="20"/>
                            <w:szCs w:val="18"/>
                          </w:rPr>
                          <w:t>Salinity was calculated from measuring the conductivity of each sample</w:t>
                        </w:r>
                        <w:r w:rsidR="00F152BD">
                          <w:rPr>
                            <w:sz w:val="20"/>
                            <w:szCs w:val="18"/>
                          </w:rPr>
                          <w:t>. Notice how it looks like only one line is present.</w:t>
                        </w:r>
                      </w:p>
                    </w:txbxContent>
                  </v:textbox>
                </v:shape>
                <w10:wrap type="square" anchorx="margin"/>
              </v:group>
            </w:pict>
          </mc:Fallback>
        </mc:AlternateContent>
      </w:r>
      <w:r w:rsidR="00180120">
        <w:tab/>
      </w:r>
      <w:r w:rsidR="00180120">
        <w:rPr>
          <w:noProof/>
        </w:rPr>
        <w:t xml:space="preserve">The ionic strength of the solution has been shown to a have a negative relationship with the absorption of DOM to minerals </w:t>
      </w:r>
      <w:r w:rsidR="00180120">
        <w:rPr>
          <w:noProof/>
        </w:rPr>
        <w:fldChar w:fldCharType="begin"/>
      </w:r>
      <w:r w:rsidR="00AC1BBA">
        <w:rPr>
          <w:noProof/>
        </w:rPr>
        <w:instrText xml:space="preserve"> ADDIN ZOTERO_ITEM CSL_CITATION {"citationID":"64ZHSwZ8","properties":{"formattedCitation":"\\super 17\\nosupersub{}","plainCitation":"17","noteIndex":0},"citationItems":[{"id":1,"uris":["http://zotero.org/users/local/NA4Ompr6/items/L2WT3ETJ"],"itemData":{"id":1,"type":"article-journal","abstract":"In coastal environments, sea level rise (SLR) will likely alter reactions between organic matter (OM) and iron (Fe) minerals. A molecular understanding of OM–Fe reactions in complex ionic matrices such as seawater is lacking. We investigated the temporal molecular composition and adsorption of coastal OM to ferrihydrite (Fh) over 24 h in low-ionic strength water (LIW) (I = 0.0009 M), mid-ionic strength water (MIW) (I = 0.003 M) (freshwater proxy), and high-ionic strength water (HIW) (I = 0.6 M) (seawater proxy). Adsorbed OM concentrations significantly (p &lt; 0.05) decreased in HIW (2.12 ± 0.03 mg C/g Fh), compared to those in MIW (3.24 ± 0.56 mg C/g Fh) and LIW (3.74 ± 0.36 mg C/g Fh). In combination with adsorbed ions in HIW (9–195 mg/g Fh) compared to adsorbed ions in MIW and LIW (0.02–0.9 mg/g Fh), an ionic strength threshold is evident. This threshold effect was reflected in the dynamic molecular composition of OM, characterized via Fourier transform ion cyclotron mass spectrometry. In LIW and MIW, rapid sequential adsorption of polycyclic aromatic and phenolic compounds occurred, followed by increasing adsorption of highly unsaturated compounds. Conversely, OM in HIW did not exhibit observable selective adsorption. Overall, limited OM adsorption and indiscriminate fractionation as a result of SLR will likely impact carbon cycling.","container-title":"Environmental Science &amp; Technology Letters","DOI":"10.1021/acs.estlett.1c00432","issue":"8","journalAbbreviation":"Environ. Sci. Technol. Lett.","note":"publisher: American Chemical Society","page":"719-724","source":"ACS Publications","title":"Ionic Strength and Species Drive Iron–Carbon Adsorption Dynamics: Implications for Carbon Cycling in Future Coastal Environments","title-short":"Ionic Strength and Species Drive Iron–Carbon Adsorption Dynamics","volume":"8","author":[{"family":"Tomaszewski","given":"E. J."},{"family":"Coward","given":"E. K."},{"family":"Sparks","given":"D. L."}],"issued":{"date-parts":[["2021",8,10]]}}}],"schema":"https://github.com/citation-style-language/schema/raw/master/csl-citation.json"} </w:instrText>
      </w:r>
      <w:r w:rsidR="00180120">
        <w:rPr>
          <w:noProof/>
        </w:rPr>
        <w:fldChar w:fldCharType="separate"/>
      </w:r>
      <w:r w:rsidR="00AC1BBA" w:rsidRPr="00AC1BBA">
        <w:rPr>
          <w:rFonts w:cs="Times New Roman"/>
          <w:kern w:val="0"/>
          <w:szCs w:val="24"/>
          <w:vertAlign w:val="superscript"/>
        </w:rPr>
        <w:t>17</w:t>
      </w:r>
      <w:r w:rsidR="00180120">
        <w:rPr>
          <w:noProof/>
        </w:rPr>
        <w:fldChar w:fldCharType="end"/>
      </w:r>
      <w:r w:rsidR="00180120">
        <w:rPr>
          <w:noProof/>
        </w:rPr>
        <w:t xml:space="preserve">. We observed an increase in DOC mobilization after saltwater inundation and several DI washes (Figures 3&amp;4). We expect this to be due to the ionic strength of the solution adjusting to the electrochemical gradient and establishing equilibirum with the surrounding solution by releasing cations/anions and freeing up space for OM ligands to bind with minerals again. If we plot salinity versus each of our washes (Figure </w:t>
      </w:r>
      <w:r>
        <w:rPr>
          <w:noProof/>
        </w:rPr>
        <w:t>5</w:t>
      </w:r>
      <w:r w:rsidR="00180120">
        <w:rPr>
          <w:noProof/>
        </w:rPr>
        <w:t>) we see that the decrease in concentration of ions remains the same for both treatments and across all fractions, However, there is no difference in salinity across fractions or between treatments so the variation in DOC release must be more directly influenced by another mechanism.</w:t>
      </w:r>
    </w:p>
    <w:p w14:paraId="2433886E" w14:textId="763185BF" w:rsidR="00F32551" w:rsidRDefault="00F32551" w:rsidP="3C850798">
      <w:pPr>
        <w:rPr>
          <w:rFonts w:cs="Times New Roman"/>
        </w:rPr>
      </w:pPr>
    </w:p>
    <w:p w14:paraId="474F6535" w14:textId="790A2296" w:rsidR="005A6CDC" w:rsidRDefault="005A6CDC" w:rsidP="005A6CDC">
      <w:pPr>
        <w:pStyle w:val="Heading2"/>
      </w:pPr>
      <w:r>
        <w:t xml:space="preserve">Fe(III) </w:t>
      </w:r>
      <w:r w:rsidR="00004F52">
        <w:t>is an important metal in OC adsorption</w:t>
      </w:r>
    </w:p>
    <w:p w14:paraId="5565FD48" w14:textId="0CDE6F20" w:rsidR="002204FB" w:rsidRPr="003B24D4" w:rsidRDefault="001067F3" w:rsidP="002204FB">
      <w:r>
        <w:rPr>
          <w:noProof/>
        </w:rPr>
        <mc:AlternateContent>
          <mc:Choice Requires="wpg">
            <w:drawing>
              <wp:anchor distT="0" distB="0" distL="114300" distR="114300" simplePos="0" relativeHeight="251658247" behindDoc="0" locked="0" layoutInCell="1" allowOverlap="1" wp14:anchorId="27108796" wp14:editId="3FC06C0F">
                <wp:simplePos x="0" y="0"/>
                <wp:positionH relativeFrom="margin">
                  <wp:posOffset>3040720</wp:posOffset>
                </wp:positionH>
                <wp:positionV relativeFrom="paragraph">
                  <wp:posOffset>482644</wp:posOffset>
                </wp:positionV>
                <wp:extent cx="3753485" cy="2941955"/>
                <wp:effectExtent l="0" t="0" r="0" b="10795"/>
                <wp:wrapSquare wrapText="bothSides"/>
                <wp:docPr id="50" name="Group 50"/>
                <wp:cNvGraphicFramePr/>
                <a:graphic xmlns:a="http://schemas.openxmlformats.org/drawingml/2006/main">
                  <a:graphicData uri="http://schemas.microsoft.com/office/word/2010/wordprocessingGroup">
                    <wpg:wgp>
                      <wpg:cNvGrpSpPr/>
                      <wpg:grpSpPr>
                        <a:xfrm>
                          <a:off x="0" y="0"/>
                          <a:ext cx="3753485" cy="2941955"/>
                          <a:chOff x="23854" y="0"/>
                          <a:chExt cx="4158477" cy="3384069"/>
                        </a:xfrm>
                      </wpg:grpSpPr>
                      <pic:pic xmlns:pic="http://schemas.openxmlformats.org/drawingml/2006/picture">
                        <pic:nvPicPr>
                          <pic:cNvPr id="34" name="Picture 34" descr="Chart, line char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27221" y="0"/>
                            <a:ext cx="4055110" cy="2494915"/>
                          </a:xfrm>
                          <a:prstGeom prst="rect">
                            <a:avLst/>
                          </a:prstGeom>
                        </pic:spPr>
                      </pic:pic>
                      <wps:wsp>
                        <wps:cNvPr id="49" name="Text Box 49"/>
                        <wps:cNvSpPr txBox="1"/>
                        <wps:spPr>
                          <a:xfrm>
                            <a:off x="23854" y="2536334"/>
                            <a:ext cx="3697356" cy="847735"/>
                          </a:xfrm>
                          <a:prstGeom prst="rect">
                            <a:avLst/>
                          </a:prstGeom>
                          <a:solidFill>
                            <a:schemeClr val="lt1"/>
                          </a:solidFill>
                          <a:ln w="19050">
                            <a:solidFill>
                              <a:prstClr val="black"/>
                            </a:solidFill>
                          </a:ln>
                        </wps:spPr>
                        <wps:txbx>
                          <w:txbxContent>
                            <w:p w14:paraId="440B4CCA" w14:textId="6A596A0F" w:rsidR="00F152BD" w:rsidRPr="00725BB6" w:rsidRDefault="00F152BD" w:rsidP="00F152BD">
                              <w:pPr>
                                <w:rPr>
                                  <w:sz w:val="20"/>
                                  <w:szCs w:val="18"/>
                                </w:rPr>
                              </w:pPr>
                              <w:r w:rsidRPr="00725BB6">
                                <w:rPr>
                                  <w:sz w:val="20"/>
                                  <w:szCs w:val="18"/>
                                </w:rPr>
                                <w:t xml:space="preserve">Figure </w:t>
                              </w:r>
                              <w:r w:rsidR="00EA6339">
                                <w:rPr>
                                  <w:sz w:val="20"/>
                                  <w:szCs w:val="18"/>
                                </w:rPr>
                                <w:t>6</w:t>
                              </w:r>
                              <w:r w:rsidRPr="00725BB6">
                                <w:rPr>
                                  <w:sz w:val="20"/>
                                  <w:szCs w:val="18"/>
                                </w:rPr>
                                <w:t xml:space="preserve">) </w:t>
                              </w:r>
                              <w:r>
                                <w:rPr>
                                  <w:sz w:val="20"/>
                                  <w:szCs w:val="18"/>
                                </w:rPr>
                                <w:t>Molar ratio of Fe(II) to Fe(III)</w:t>
                              </w:r>
                              <w:r w:rsidR="00F51841">
                                <w:rPr>
                                  <w:sz w:val="20"/>
                                  <w:szCs w:val="18"/>
                                </w:rPr>
                                <w:t xml:space="preserve"> is shown in order to understand where the different species are in the fragments and </w:t>
                              </w:r>
                              <w:r w:rsidR="004C45D5">
                                <w:rPr>
                                  <w:sz w:val="20"/>
                                  <w:szCs w:val="18"/>
                                </w:rPr>
                                <w:t>how the concentrations change in relation to one another</w:t>
                              </w:r>
                              <w:r w:rsidR="00930344">
                                <w:rPr>
                                  <w:sz w:val="20"/>
                                  <w:szCs w:val="18"/>
                                </w:rPr>
                                <w:t>. A smaller ratio means more Fe(II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108796" id="Group 50" o:spid="_x0000_s1052" style="position:absolute;margin-left:239.45pt;margin-top:38pt;width:295.55pt;height:231.65pt;z-index:251658247;mso-position-horizontal-relative:margin;mso-width-relative:margin;mso-height-relative:margin" coordorigin="238" coordsize="41584,33840"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">
                <v:shape id="Picture 34" o:spid="_x0000_s1053" type="#_x0000_t75" alt="Chart, line chart&#10;&#10;Description automatically generated" style="position:absolute;left:1272;width:40551;height:249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">
                  <v:imagedata r:id="rId20" o:title="Chart, line chart&#10;&#10;Description automatically generated"/>
                </v:shape>
                <v:shape id="Text Box 49" o:spid="_x0000_s1054" type="#_x0000_t202" style="position:absolute;left:238;top:25363;width:36974;height:8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" fillcolor="white [3201]" strokeweight="1.5pt">
                  <v:textbox>
                    <w:txbxContent>
                      <w:p w14:paraId="440B4CCA" w14:textId="6A596A0F" w:rsidR="00F152BD" w:rsidRPr="00725BB6" w:rsidRDefault="00F152BD" w:rsidP="00F152BD">
                        <w:pPr>
                          <w:rPr>
                            <w:sz w:val="20"/>
                            <w:szCs w:val="18"/>
                          </w:rPr>
                        </w:pPr>
                        <w:r w:rsidRPr="00725BB6">
                          <w:rPr>
                            <w:sz w:val="20"/>
                            <w:szCs w:val="18"/>
                          </w:rPr>
                          <w:t xml:space="preserve">Figure </w:t>
                        </w:r>
                        <w:r w:rsidR="00EA6339">
                          <w:rPr>
                            <w:sz w:val="20"/>
                            <w:szCs w:val="18"/>
                          </w:rPr>
                          <w:t>6</w:t>
                        </w:r>
                        <w:r w:rsidRPr="00725BB6">
                          <w:rPr>
                            <w:sz w:val="20"/>
                            <w:szCs w:val="18"/>
                          </w:rPr>
                          <w:t xml:space="preserve">) </w:t>
                        </w:r>
                        <w:r>
                          <w:rPr>
                            <w:sz w:val="20"/>
                            <w:szCs w:val="18"/>
                          </w:rPr>
                          <w:t>Molar ratio of Fe(II) to Fe(III)</w:t>
                        </w:r>
                        <w:r w:rsidR="00F51841">
                          <w:rPr>
                            <w:sz w:val="20"/>
                            <w:szCs w:val="18"/>
                          </w:rPr>
                          <w:t xml:space="preserve"> is shown in order to understand where the different species are in the fragments and </w:t>
                        </w:r>
                        <w:r w:rsidR="004C45D5">
                          <w:rPr>
                            <w:sz w:val="20"/>
                            <w:szCs w:val="18"/>
                          </w:rPr>
                          <w:t>how the concentrations change in relation to one another</w:t>
                        </w:r>
                        <w:r w:rsidR="00930344">
                          <w:rPr>
                            <w:sz w:val="20"/>
                            <w:szCs w:val="18"/>
                          </w:rPr>
                          <w:t>. A smaller ratio means more Fe(III)</w:t>
                        </w:r>
                      </w:p>
                    </w:txbxContent>
                  </v:textbox>
                </v:shape>
                <w10:wrap type="square" anchorx="margin"/>
              </v:group>
            </w:pict>
          </mc:Fallback>
        </mc:AlternateContent>
      </w:r>
      <w:r w:rsidR="00475A5F">
        <w:tab/>
      </w:r>
      <w:r w:rsidR="002204FB">
        <w:t xml:space="preserve">The other mechanism that we were interested in investigating was the </w:t>
      </w:r>
      <w:r w:rsidR="00A1184D">
        <w:t>complexes formed by</w:t>
      </w:r>
      <w:r w:rsidR="002204FB">
        <w:t xml:space="preserve">  Fe and OM. </w:t>
      </w:r>
      <w:r w:rsidR="00C00B18">
        <w:t>Fe</w:t>
      </w:r>
      <w:r w:rsidR="00A24887">
        <w:t xml:space="preserve"> oxides </w:t>
      </w:r>
      <w:r w:rsidR="00AB2084">
        <w:t xml:space="preserve">seem to be the most important sorbents for subsurface </w:t>
      </w:r>
      <w:r w:rsidR="00E946E4">
        <w:t>biogeochemistry</w:t>
      </w:r>
      <w:r>
        <w:fldChar w:fldCharType="begin"/>
      </w:r>
      <w:r w:rsidR="00AC1BBA">
        <w:instrText xml:space="preserve"> ADDIN ZOTERO_ITEM CSL_CITATION {"citationID":"EUP5uV3H","properties":{"formattedCitation":"\\super 35\\nosupersub{}","plainCitation":"35","noteIndex":0},"citationItems":[{"id":154,"uris":["http://zotero.org/users/local/NA4Ompr6/items/MS6X9QKR"],"itemData":{"id":154,"type":"article-journal","abstract":"We summarize progress with respect to (1) different approaches to isolate, extract, and quantify organo-mineral compounds from soils, (2) types of mineral surfaces and associated interactions, (3) the distribution and function of soil biota at organo-mineral surfaces, (4) the distribution and content of organo-mineral associations, and (5) the factors controlling the turnover of organic matter (OM) in organo-mineral associations from temperate soils. Physical fractionation achieves a rough separation between plant residues and mineral-associated OM, which makes density or particle-size fractionation a useful pretreatment for further differentiation of functional fractions. A part of the OM in organo-mineral associations resists different chemical treatments, but the data obtained cannot readily be compared among each other, and more research is necessary on the processes underlying resistance to treatments for certain OM components. Studies using physical-fractionation procedures followed by soil-microbiological analyses revealed that organo-mineral associations spatially isolate C sources from soil biota, making quantity and quality of OM in microhabitats an important factor controlling community composition. The distribution and activity of soil microorganisms at organo-mineral surfaces can additionally be modified by faunal activities. Composition of OM in organo-mineral associations is highly variable, with loamy soils having generally a higher contribution of polysaccharides, whereas mineral-associated OM in sandy soils is often more aliphatic. Though highly reactive towards Fe oxide surfaces, lignin and phenolic components are usually depleted in organo-mineral associations. Charred OM associated with the mineral surface contributes to a higher aromaticity in heavy fractions. The relative proportion of OC bound in organo-mineral fractions increases with soil depth. Likewise does the strength of the bonding. Organic molecules sorbed to the mineral surfaces or precipitated by Al are effectively stabilized, indicated by reduced susceptibility towards oxidative attack, higher thermal stability, and lower bioavailability. At higher surface loading, organic C is much better bioavailable, also indicated by little 14C age. In the subsurface horizons of the soils investigated in this study, Fe oxides seem to be the most important sorbents, whereas phyllosilicate surfaces may be comparatively more important in topsoils. Specific surface area of soil minerals is not always a good predictor for C-stabilization potentials because surface coverage is discontinuous. Recalcitrance and accessibility/aggregation seem to determine the turnover dynamics in fast and intermediate cycling OM pools, but for long-term OC preservation the interactions with mineral surfaces, and especially with Fe oxide surfaces, are a major control in all soils investigated here.","container-title":"Journal of Plant Nutrition and Soil Science","DOI":"10.1002/jpln.200700048","ISSN":"1522-2624","issue":"1","language":"en","license":"Copyright © 2008 WILEY-VCH Verlag GmbH &amp; Co. KGaA, Weinheim","note":"_eprint: https://onlinelibrary.wiley.com/doi/pdf/10.1002/jpln.200700048","page":"61-82","source":"Wiley Online Library","title":"Organo-mineral associations in temperate soils: Integrating biology, mineralogy, and organic matter chemistry","title-short":"Organo-mineral associations in temperate soils","volume":"171","author":[{"family":"Kögel-Knabner","given":"Ingrid"},{"family":"Guggenberger","given":"Georg"},{"family":"Kleber","given":"Markus"},{"family":"Kandeler","given":"Ellen"},{"family":"Kalbitz","given":"Karsten"},{"family":"Scheu","given":"Stefan"},{"family":"Eusterhues","given":"Karin"},{"family":"Leinweber","given":"Peter"}],"issued":{"date-parts":[["2008"]]}}}],"schema":"https://github.com/citation-style-language/schema/raw/master/csl-citation.json"} </w:instrText>
      </w:r>
      <w:r>
        <w:fldChar w:fldCharType="separate"/>
      </w:r>
      <w:r w:rsidR="00AC1BBA" w:rsidRPr="00AC1BBA">
        <w:rPr>
          <w:rFonts w:cs="Times New Roman"/>
          <w:kern w:val="0"/>
          <w:szCs w:val="24"/>
          <w:vertAlign w:val="superscript"/>
        </w:rPr>
        <w:t>35</w:t>
      </w:r>
      <w:r>
        <w:fldChar w:fldCharType="end"/>
      </w:r>
      <w:r w:rsidR="00E37F39">
        <w:t>.</w:t>
      </w:r>
      <w:r w:rsidR="008916BC">
        <w:t xml:space="preserve"> </w:t>
      </w:r>
      <w:r w:rsidR="002204FB">
        <w:t xml:space="preserve"> As the experiment progress we saw considerably more Fe(III) across fractions and saw a large </w:t>
      </w:r>
      <w:r w:rsidR="004F4C0D">
        <w:t>shift from</w:t>
      </w:r>
      <w:r w:rsidR="002204FB">
        <w:t xml:space="preserve"> Fe(II) to Fe(III) at during the 3</w:t>
      </w:r>
      <w:r w:rsidR="002204FB" w:rsidRPr="00D62446">
        <w:rPr>
          <w:vertAlign w:val="superscript"/>
        </w:rPr>
        <w:t>rd</w:t>
      </w:r>
      <w:r w:rsidR="002204FB">
        <w:t xml:space="preserve"> wash which would coincide with the release of DOC</w:t>
      </w:r>
      <w:r w:rsidR="004F4C0D">
        <w:t xml:space="preserve"> and suggest that they </w:t>
      </w:r>
      <w:r w:rsidR="009A517C">
        <w:t>being transported together</w:t>
      </w:r>
      <w:r w:rsidR="63EC7ABB">
        <w:t xml:space="preserve"> </w:t>
      </w:r>
      <w:r w:rsidR="004F4C0D">
        <w:t>(</w:t>
      </w:r>
      <w:r w:rsidR="61549A8F">
        <w:t>F</w:t>
      </w:r>
      <w:r w:rsidR="004F4C0D">
        <w:t>igure 6)</w:t>
      </w:r>
      <w:r w:rsidR="002204FB">
        <w:t>. Unlike the salinity data, there are differences between the fractions and the</w:t>
      </w:r>
      <w:r w:rsidR="00977C7D">
        <w:t xml:space="preserve"> is a shift in the </w:t>
      </w:r>
      <w:r w:rsidR="009A0BD1">
        <w:rPr>
          <w:noProof/>
        </w:rPr>
        <mc:AlternateContent>
          <mc:Choice Requires="wpg">
            <w:drawing>
              <wp:anchor distT="0" distB="0" distL="114300" distR="114300" simplePos="0" relativeHeight="251658245" behindDoc="0" locked="0" layoutInCell="1" allowOverlap="1" wp14:anchorId="0346BECF" wp14:editId="787E0BAF">
                <wp:simplePos x="0" y="0"/>
                <wp:positionH relativeFrom="margin">
                  <wp:align>right</wp:align>
                </wp:positionH>
                <wp:positionV relativeFrom="paragraph">
                  <wp:posOffset>608</wp:posOffset>
                </wp:positionV>
                <wp:extent cx="3874135" cy="3132455"/>
                <wp:effectExtent l="0" t="0" r="0" b="10795"/>
                <wp:wrapSquare wrapText="bothSides"/>
                <wp:docPr id="39" name="Group 39"/>
                <wp:cNvGraphicFramePr/>
                <a:graphic xmlns:a="http://schemas.openxmlformats.org/drawingml/2006/main">
                  <a:graphicData uri="http://schemas.microsoft.com/office/word/2010/wordprocessingGroup">
                    <wpg:wgp>
                      <wpg:cNvGrpSpPr/>
                      <wpg:grpSpPr>
                        <a:xfrm>
                          <a:off x="0" y="0"/>
                          <a:ext cx="3874135" cy="3132455"/>
                          <a:chOff x="0" y="0"/>
                          <a:chExt cx="3874135" cy="3132531"/>
                        </a:xfrm>
                      </wpg:grpSpPr>
                      <pic:pic xmlns:pic="http://schemas.openxmlformats.org/drawingml/2006/picture">
                        <pic:nvPicPr>
                          <pic:cNvPr id="30" name="Picture 30" descr="Chart, line chart&#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74135" cy="2384425"/>
                          </a:xfrm>
                          <a:prstGeom prst="rect">
                            <a:avLst/>
                          </a:prstGeom>
                        </pic:spPr>
                      </pic:pic>
                      <wps:wsp>
                        <wps:cNvPr id="38" name="Text Box 38"/>
                        <wps:cNvSpPr txBox="1"/>
                        <wps:spPr>
                          <a:xfrm>
                            <a:off x="286248" y="2464622"/>
                            <a:ext cx="3005592" cy="667909"/>
                          </a:xfrm>
                          <a:prstGeom prst="rect">
                            <a:avLst/>
                          </a:prstGeom>
                          <a:solidFill>
                            <a:schemeClr val="lt1"/>
                          </a:solidFill>
                          <a:ln w="19050">
                            <a:solidFill>
                              <a:prstClr val="black"/>
                            </a:solidFill>
                          </a:ln>
                        </wps:spPr>
                        <wps:txbx>
                          <w:txbxContent>
                            <w:p w14:paraId="2EA21663" w14:textId="3C7EC8CC" w:rsidR="00167AA5" w:rsidRPr="00725BB6" w:rsidRDefault="00167AA5" w:rsidP="00167AA5">
                              <w:pPr>
                                <w:rPr>
                                  <w:sz w:val="20"/>
                                  <w:szCs w:val="18"/>
                                </w:rPr>
                              </w:pPr>
                              <w:r w:rsidRPr="00725BB6">
                                <w:rPr>
                                  <w:sz w:val="20"/>
                                  <w:szCs w:val="18"/>
                                </w:rPr>
                                <w:t xml:space="preserve">Figure </w:t>
                              </w:r>
                              <w:r w:rsidR="00286C29">
                                <w:rPr>
                                  <w:sz w:val="20"/>
                                  <w:szCs w:val="18"/>
                                </w:rPr>
                                <w:t>7</w:t>
                              </w:r>
                              <w:r w:rsidRPr="00725BB6">
                                <w:rPr>
                                  <w:sz w:val="20"/>
                                  <w:szCs w:val="18"/>
                                </w:rPr>
                                <w:t>)</w:t>
                              </w:r>
                              <w:r w:rsidR="00CA43E9">
                                <w:rPr>
                                  <w:sz w:val="20"/>
                                  <w:szCs w:val="18"/>
                                </w:rPr>
                                <w:t xml:space="preserve"> Fe(III)</w:t>
                              </w:r>
                              <w:r w:rsidR="002E3AE4">
                                <w:rPr>
                                  <w:sz w:val="20"/>
                                  <w:szCs w:val="18"/>
                                </w:rPr>
                                <w:t xml:space="preserve"> mg per g of soil</w:t>
                              </w:r>
                              <w:r w:rsidR="00CA43E9">
                                <w:rPr>
                                  <w:sz w:val="20"/>
                                  <w:szCs w:val="18"/>
                                </w:rPr>
                                <w:t xml:space="preserve"> over time.</w:t>
                              </w:r>
                              <w:r w:rsidRPr="00725BB6">
                                <w:rPr>
                                  <w:sz w:val="20"/>
                                  <w:szCs w:val="18"/>
                                </w:rPr>
                                <w:t xml:space="preserve"> </w:t>
                              </w:r>
                              <w:r w:rsidR="00BE61BE">
                                <w:rPr>
                                  <w:sz w:val="20"/>
                                  <w:szCs w:val="18"/>
                                </w:rPr>
                                <w:t>This data was also normalized with the initial mass of soil used for each replicate</w:t>
                              </w:r>
                              <w:r w:rsidR="00CA43E9">
                                <w:rPr>
                                  <w:sz w:val="20"/>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346BECF" id="Group 39" o:spid="_x0000_s1055" style="position:absolute;margin-left:253.85pt;margin-top:.05pt;width:305.05pt;height:246.65pt;z-index:251658245;mso-position-horizontal:right;mso-position-horizontal-relative:margin" coordsize="38741,31325"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">
                <v:shape id="Picture 30" o:spid="_x0000_s1056" type="#_x0000_t75" alt="Chart, line chart&#10;&#10;Description automatically generated" style="position:absolute;width:38741;height:238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">
                  <v:imagedata r:id="rId22" o:title="Chart, line chart&#10;&#10;Description automatically generated"/>
                </v:shape>
                <v:shape id="Text Box 38" o:spid="_x0000_s1057" type="#_x0000_t202" style="position:absolute;left:2862;top:24646;width:30056;height:66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" fillcolor="white [3201]" strokeweight="1.5pt">
                  <v:textbox>
                    <w:txbxContent>
                      <w:p w14:paraId="2EA21663" w14:textId="3C7EC8CC" w:rsidR="00167AA5" w:rsidRPr="00725BB6" w:rsidRDefault="00167AA5" w:rsidP="00167AA5">
                        <w:pPr>
                          <w:rPr>
                            <w:sz w:val="20"/>
                            <w:szCs w:val="18"/>
                          </w:rPr>
                        </w:pPr>
                        <w:r w:rsidRPr="00725BB6">
                          <w:rPr>
                            <w:sz w:val="20"/>
                            <w:szCs w:val="18"/>
                          </w:rPr>
                          <w:t xml:space="preserve">Figure </w:t>
                        </w:r>
                        <w:r w:rsidR="00286C29">
                          <w:rPr>
                            <w:sz w:val="20"/>
                            <w:szCs w:val="18"/>
                          </w:rPr>
                          <w:t>7</w:t>
                        </w:r>
                        <w:r w:rsidRPr="00725BB6">
                          <w:rPr>
                            <w:sz w:val="20"/>
                            <w:szCs w:val="18"/>
                          </w:rPr>
                          <w:t>)</w:t>
                        </w:r>
                        <w:r w:rsidR="00CA43E9">
                          <w:rPr>
                            <w:sz w:val="20"/>
                            <w:szCs w:val="18"/>
                          </w:rPr>
                          <w:t xml:space="preserve"> Fe(III)</w:t>
                        </w:r>
                        <w:r w:rsidR="002E3AE4">
                          <w:rPr>
                            <w:sz w:val="20"/>
                            <w:szCs w:val="18"/>
                          </w:rPr>
                          <w:t xml:space="preserve"> mg per g of soil</w:t>
                        </w:r>
                        <w:r w:rsidR="00CA43E9">
                          <w:rPr>
                            <w:sz w:val="20"/>
                            <w:szCs w:val="18"/>
                          </w:rPr>
                          <w:t xml:space="preserve"> over time.</w:t>
                        </w:r>
                        <w:r w:rsidRPr="00725BB6">
                          <w:rPr>
                            <w:sz w:val="20"/>
                            <w:szCs w:val="18"/>
                          </w:rPr>
                          <w:t xml:space="preserve"> </w:t>
                        </w:r>
                        <w:r w:rsidR="00BE61BE">
                          <w:rPr>
                            <w:sz w:val="20"/>
                            <w:szCs w:val="18"/>
                          </w:rPr>
                          <w:t>This data was also normalized with the initial mass of soil used for each replicate</w:t>
                        </w:r>
                        <w:r w:rsidR="00CA43E9">
                          <w:rPr>
                            <w:sz w:val="20"/>
                            <w:szCs w:val="18"/>
                          </w:rPr>
                          <w:t>.</w:t>
                        </w:r>
                      </w:p>
                    </w:txbxContent>
                  </v:textbox>
                </v:shape>
                <w10:wrap type="square" anchorx="margin"/>
              </v:group>
            </w:pict>
          </mc:Fallback>
        </mc:AlternateContent>
      </w:r>
      <w:r w:rsidR="009E74A4">
        <w:t xml:space="preserve">relative abundance </w:t>
      </w:r>
      <w:r w:rsidR="002204FB">
        <w:t>of the two Fe species,</w:t>
      </w:r>
      <w:r w:rsidR="007109C8">
        <w:t xml:space="preserve"> </w:t>
      </w:r>
      <w:r w:rsidR="76EEF3EF">
        <w:t xml:space="preserve">which may </w:t>
      </w:r>
      <w:r w:rsidR="007109C8">
        <w:t>account for the variability we see in the DOC</w:t>
      </w:r>
      <w:r w:rsidR="00351B23">
        <w:t>.</w:t>
      </w:r>
      <w:r w:rsidR="002204FB">
        <w:t xml:space="preserve"> </w:t>
      </w:r>
      <w:r w:rsidR="001F46CE">
        <w:t xml:space="preserve"> Fe(III) </w:t>
      </w:r>
      <w:r w:rsidR="00B00133">
        <w:t>shows the same trends as the DOC in the system (Figure 7; Wash 3 is the peak and we see no differences between treatments).</w:t>
      </w:r>
      <w:r w:rsidR="004F17EF">
        <w:t xml:space="preserve"> </w:t>
      </w:r>
    </w:p>
    <w:p w14:paraId="6EFBE834" w14:textId="77777777" w:rsidR="009D56D1" w:rsidRDefault="009D56D1" w:rsidP="00F133EA"/>
    <w:p w14:paraId="4A17697D" w14:textId="18055A7B" w:rsidR="00B603F4" w:rsidRDefault="009D56D1" w:rsidP="009D56D1">
      <w:pPr>
        <w:pStyle w:val="Heading2"/>
      </w:pPr>
      <w:r>
        <w:lastRenderedPageBreak/>
        <w:t>Fe(III) and OM complexes</w:t>
      </w:r>
    </w:p>
    <w:p w14:paraId="7E58DBCB" w14:textId="677EE8CC" w:rsidR="00271657" w:rsidRPr="00AB4590" w:rsidRDefault="009A0BD1" w:rsidP="00AB4590">
      <w:pPr>
        <w:rPr>
          <w:rFonts w:cs="Times New Roman"/>
        </w:rPr>
      </w:pPr>
      <w:r>
        <w:rPr>
          <w:noProof/>
        </w:rPr>
        <mc:AlternateContent>
          <mc:Choice Requires="wpg">
            <w:drawing>
              <wp:anchor distT="0" distB="0" distL="114300" distR="114300" simplePos="0" relativeHeight="251658249" behindDoc="0" locked="0" layoutInCell="1" allowOverlap="1" wp14:anchorId="40097A9D" wp14:editId="365A290B">
                <wp:simplePos x="0" y="0"/>
                <wp:positionH relativeFrom="margin">
                  <wp:align>right</wp:align>
                </wp:positionH>
                <wp:positionV relativeFrom="paragraph">
                  <wp:posOffset>763877</wp:posOffset>
                </wp:positionV>
                <wp:extent cx="3585845" cy="3021495"/>
                <wp:effectExtent l="0" t="0" r="0" b="26670"/>
                <wp:wrapSquare wrapText="bothSides"/>
                <wp:docPr id="42" name="Group 42"/>
                <wp:cNvGraphicFramePr/>
                <a:graphic xmlns:a="http://schemas.openxmlformats.org/drawingml/2006/main">
                  <a:graphicData uri="http://schemas.microsoft.com/office/word/2010/wordprocessingGroup">
                    <wpg:wgp>
                      <wpg:cNvGrpSpPr/>
                      <wpg:grpSpPr>
                        <a:xfrm>
                          <a:off x="0" y="0"/>
                          <a:ext cx="3585845" cy="3021495"/>
                          <a:chOff x="0" y="0"/>
                          <a:chExt cx="3585845" cy="3021495"/>
                        </a:xfrm>
                      </wpg:grpSpPr>
                      <pic:pic xmlns:pic="http://schemas.openxmlformats.org/drawingml/2006/picture">
                        <pic:nvPicPr>
                          <pic:cNvPr id="18" name="Picture 18" descr="Chart&#10;&#10;Description automatically generated"/>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85845" cy="2206625"/>
                          </a:xfrm>
                          <a:prstGeom prst="rect">
                            <a:avLst/>
                          </a:prstGeom>
                        </pic:spPr>
                      </pic:pic>
                      <wps:wsp>
                        <wps:cNvPr id="32" name="Text Box 32"/>
                        <wps:cNvSpPr txBox="1"/>
                        <wps:spPr>
                          <a:xfrm>
                            <a:off x="405516" y="2258170"/>
                            <a:ext cx="3005592" cy="763325"/>
                          </a:xfrm>
                          <a:prstGeom prst="rect">
                            <a:avLst/>
                          </a:prstGeom>
                          <a:solidFill>
                            <a:schemeClr val="lt1"/>
                          </a:solidFill>
                          <a:ln w="19050">
                            <a:solidFill>
                              <a:prstClr val="black"/>
                            </a:solidFill>
                          </a:ln>
                        </wps:spPr>
                        <wps:txbx>
                          <w:txbxContent>
                            <w:p w14:paraId="2A8104E2" w14:textId="3F9573EC" w:rsidR="00133DA2" w:rsidRPr="00725BB6" w:rsidRDefault="00133DA2" w:rsidP="00133DA2">
                              <w:pPr>
                                <w:rPr>
                                  <w:sz w:val="20"/>
                                  <w:szCs w:val="18"/>
                                </w:rPr>
                              </w:pPr>
                              <w:r w:rsidRPr="00725BB6">
                                <w:rPr>
                                  <w:sz w:val="20"/>
                                  <w:szCs w:val="18"/>
                                </w:rPr>
                                <w:t xml:space="preserve">Figure </w:t>
                              </w:r>
                              <w:r>
                                <w:rPr>
                                  <w:sz w:val="20"/>
                                  <w:szCs w:val="18"/>
                                </w:rPr>
                                <w:t>8</w:t>
                              </w:r>
                              <w:r w:rsidRPr="00725BB6">
                                <w:rPr>
                                  <w:sz w:val="20"/>
                                  <w:szCs w:val="18"/>
                                </w:rPr>
                                <w:t>)</w:t>
                              </w:r>
                              <w:r>
                                <w:rPr>
                                  <w:sz w:val="20"/>
                                  <w:szCs w:val="18"/>
                                </w:rPr>
                                <w:t xml:space="preserve"> The molar ratio of Fe</w:t>
                              </w:r>
                              <w:r w:rsidR="00667517">
                                <w:rPr>
                                  <w:sz w:val="20"/>
                                  <w:szCs w:val="18"/>
                                </w:rPr>
                                <w:t xml:space="preserve"> and OC found in each wash and displayed based upon fraction size. In this ratio, the smaller it is the more organically complexed Fe is </w:t>
                              </w:r>
                              <w:r w:rsidR="006742F2">
                                <w:rPr>
                                  <w:sz w:val="20"/>
                                  <w:szCs w:val="18"/>
                                </w:rPr>
                                <w:t>pre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0097A9D" id="Group 42" o:spid="_x0000_s1058" style="position:absolute;margin-left:231.15pt;margin-top:60.15pt;width:282.35pt;height:237.9pt;z-index:251658249;mso-position-horizontal:right;mso-position-horizontal-relative:margin" coordsize="35858,30214"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">
                <v:shape id="Picture 18" o:spid="_x0000_s1059" type="#_x0000_t75" alt="Chart&#10;&#10;Description automatically generated" style="position:absolute;width:35858;height:220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">
                  <v:imagedata r:id="rId24" o:title="Chart&#10;&#10;Description automatically generated"/>
                </v:shape>
                <v:shape id="Text Box 32" o:spid="_x0000_s1060" type="#_x0000_t202" style="position:absolute;left:4055;top:22581;width:30056;height:76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" fillcolor="white [3201]" strokeweight="1.5pt">
                  <v:textbox>
                    <w:txbxContent>
                      <w:p w14:paraId="2A8104E2" w14:textId="3F9573EC" w:rsidR="00133DA2" w:rsidRPr="00725BB6" w:rsidRDefault="00133DA2" w:rsidP="00133DA2">
                        <w:pPr>
                          <w:rPr>
                            <w:sz w:val="20"/>
                            <w:szCs w:val="18"/>
                          </w:rPr>
                        </w:pPr>
                        <w:r w:rsidRPr="00725BB6">
                          <w:rPr>
                            <w:sz w:val="20"/>
                            <w:szCs w:val="18"/>
                          </w:rPr>
                          <w:t xml:space="preserve">Figure </w:t>
                        </w:r>
                        <w:r>
                          <w:rPr>
                            <w:sz w:val="20"/>
                            <w:szCs w:val="18"/>
                          </w:rPr>
                          <w:t>8</w:t>
                        </w:r>
                        <w:r w:rsidRPr="00725BB6">
                          <w:rPr>
                            <w:sz w:val="20"/>
                            <w:szCs w:val="18"/>
                          </w:rPr>
                          <w:t>)</w:t>
                        </w:r>
                        <w:r>
                          <w:rPr>
                            <w:sz w:val="20"/>
                            <w:szCs w:val="18"/>
                          </w:rPr>
                          <w:t xml:space="preserve"> The molar ratio of Fe</w:t>
                        </w:r>
                        <w:r w:rsidR="00667517">
                          <w:rPr>
                            <w:sz w:val="20"/>
                            <w:szCs w:val="18"/>
                          </w:rPr>
                          <w:t xml:space="preserve"> and OC found in each wash and displayed based upon fraction size. In this ratio, the smaller it is the more organically complexed Fe is </w:t>
                        </w:r>
                        <w:r w:rsidR="006742F2">
                          <w:rPr>
                            <w:sz w:val="20"/>
                            <w:szCs w:val="18"/>
                          </w:rPr>
                          <w:t>present.</w:t>
                        </w:r>
                      </w:p>
                    </w:txbxContent>
                  </v:textbox>
                </v:shape>
                <w10:wrap type="square" anchorx="margin"/>
              </v:group>
            </w:pict>
          </mc:Fallback>
        </mc:AlternateContent>
      </w:r>
      <w:r w:rsidR="00902676">
        <w:t xml:space="preserve">To </w:t>
      </w:r>
      <w:r w:rsidR="00614A74">
        <w:t>help</w:t>
      </w:r>
      <w:r w:rsidR="00902676">
        <w:t xml:space="preserve"> understand </w:t>
      </w:r>
      <w:r w:rsidR="002D2AB4">
        <w:t>where and in what form Fe</w:t>
      </w:r>
      <w:r w:rsidR="00B00133">
        <w:t>(III)</w:t>
      </w:r>
      <w:r w:rsidR="002D2AB4">
        <w:t xml:space="preserve"> is being released</w:t>
      </w:r>
      <w:r w:rsidR="005B0276">
        <w:t>,</w:t>
      </w:r>
      <w:r w:rsidR="00F84FED">
        <w:t xml:space="preserve"> we used</w:t>
      </w:r>
      <w:r w:rsidR="005B0276">
        <w:t xml:space="preserve"> the molar ratio of Fe</w:t>
      </w:r>
      <w:r w:rsidR="00725D03">
        <w:t>:OC</w:t>
      </w:r>
      <w:r w:rsidR="00614A74">
        <w:t xml:space="preserve"> </w:t>
      </w:r>
      <w:r w:rsidR="00F84FED">
        <w:t xml:space="preserve">because it </w:t>
      </w:r>
      <w:r w:rsidR="00725D03">
        <w:t xml:space="preserve">has been hypothesized </w:t>
      </w:r>
      <w:r w:rsidR="00614A74">
        <w:t xml:space="preserve">to reflect the </w:t>
      </w:r>
      <w:r w:rsidR="00725D03">
        <w:t xml:space="preserve">relative abundance of organically complexed Fe versus colloidal </w:t>
      </w:r>
      <w:r w:rsidR="00F94CBE">
        <w:t>FeOOH</w:t>
      </w:r>
      <w:r w:rsidR="00745A58">
        <w:t xml:space="preserve"> </w:t>
      </w:r>
      <w:r w:rsidR="00FC498C">
        <w:fldChar w:fldCharType="begin"/>
      </w:r>
      <w:r w:rsidR="00AC1BBA">
        <w:instrText xml:space="preserve"> ADDIN ZOTERO_ITEM CSL_CITATION {"citationID":"gmBlAhOu","properties":{"formattedCitation":"\\super 20\\nosupersub{}","plainCitation":"20","noteIndex":0},"citationItems":[{"id":128,"uris":["http://zotero.org/users/local/NA4Ompr6/items/6Q4JMRRI"],"itemData":{"id":128,"type":"article-journal","abstract":"Previous studies report high and increasing iron (Fe) concentrations in boreal river mouths. This Fe has shown relatively high stability to salinity-induced aggregation in estuaries. The aim of this study was to understand how the speciation of Fe affects stability over salinity gradients. For Fe to remain in suspension interactions with organic matter (OM) are fundamental and these interactions can be divided in two dominant phases: organically complexed Fe, and colloidal Fe (oxy)hydroxides, stabilized by surface interactions with OM. The stability of these two Fe phases was tested using mixing experiments with river water and artificial seawater. Fe speciation of river waters and salinity-induced aggregates was determined by synchrotron-based extended X-ray absorption fine structure (EXAFS) spectroscopy. The relative contribution of the two Fe phases varied widely across the sampled rivers. Moreover, we found selective removal of Fe (oxy)hydroxides by aggregation at increasing salinity, while organically complexed Fe was less affected. However, Fe–OM complexes were also found in the aggregates, illustrating that the control of Fe stability is not explained by the prevalence of the respective Fe phases alone. Factors such as colloid size and the chemical composition of the OM may also impact the behavior of Fe species.","container-title":"Environmental Science &amp; Technology","DOI":"10.1021/acs.est.7b02309","ISSN":"0013-936X","issue":"17","journalAbbreviation":"Environ. Sci. Technol.","note":"publisher: American Chemical Society","page":"9747-9755","source":"ACS Publications","title":"Salinity Effects on Iron Speciation in Boreal River Waters","volume":"51","author":[{"family":"Herzog","given":"Simon D."},{"family":"Persson","given":"Per"},{"family":"Kritzberg","given":"Emma S."}],"issued":{"date-parts":[["2017",9,5]]}}}],"schema":"https://github.com/citation-style-language/schema/raw/master/csl-citation.json"} </w:instrText>
      </w:r>
      <w:r w:rsidR="00FC498C">
        <w:fldChar w:fldCharType="separate"/>
      </w:r>
      <w:r w:rsidR="00AC1BBA" w:rsidRPr="00AC1BBA">
        <w:rPr>
          <w:rFonts w:cs="Times New Roman"/>
          <w:kern w:val="0"/>
          <w:szCs w:val="24"/>
          <w:vertAlign w:val="superscript"/>
        </w:rPr>
        <w:t>20</w:t>
      </w:r>
      <w:r w:rsidR="00FC498C">
        <w:fldChar w:fldCharType="end"/>
      </w:r>
      <w:r w:rsidR="00A94B91">
        <w:t xml:space="preserve">. </w:t>
      </w:r>
      <w:r w:rsidR="00CD5F1E">
        <w:t xml:space="preserve"> </w:t>
      </w:r>
      <w:r w:rsidR="000757E3">
        <w:t>According to this assumption, t</w:t>
      </w:r>
      <w:r w:rsidR="00F62B30">
        <w:t>he &lt;0.1</w:t>
      </w:r>
      <w:r w:rsidR="00703871" w:rsidRPr="00BF4601">
        <w:rPr>
          <w:rFonts w:ascii="Symbol" w:hAnsi="Symbol" w:cs="Times New Roman"/>
        </w:rPr>
        <w:t xml:space="preserve"> </w:t>
      </w:r>
      <w:r w:rsidR="00703871">
        <w:rPr>
          <w:rFonts w:ascii="Symbol" w:hAnsi="Symbol" w:cs="Times New Roman"/>
        </w:rPr>
        <w:t>m</w:t>
      </w:r>
      <w:r w:rsidR="00703871">
        <w:rPr>
          <w:rFonts w:cs="Times New Roman"/>
        </w:rPr>
        <w:t>m</w:t>
      </w:r>
      <w:r w:rsidR="00F62B30">
        <w:t xml:space="preserve"> fraction appears to have mostly colloidal FeOOH</w:t>
      </w:r>
      <w:r w:rsidR="00A04C66">
        <w:t xml:space="preserve"> while the mid-sized fraction and largest fraction contain mostly </w:t>
      </w:r>
      <w:r w:rsidR="00C10071">
        <w:t xml:space="preserve">Fe-OM complexes (Figure </w:t>
      </w:r>
      <w:r w:rsidR="006742F2">
        <w:t>8</w:t>
      </w:r>
      <w:r w:rsidR="00C10071">
        <w:t xml:space="preserve">) highlighting the difference in size fractions that would not have been available by just looking at </w:t>
      </w:r>
      <w:r w:rsidR="00703871">
        <w:t xml:space="preserve">the concentration of Fe(III). </w:t>
      </w:r>
      <w:r w:rsidR="00381C33">
        <w:fldChar w:fldCharType="begin"/>
      </w:r>
      <w:r w:rsidR="00C512CE">
        <w:instrText xml:space="preserve"> ADDIN ZOTERO_ITEM CSL_CITATION {"citationID":"jPzzyQMN","properties":{"formattedCitation":"\\super 31\\nosupersub{}","plainCitation":"31","dontUpdate":true,"noteIndex":0},"citationItems":[{"id":152,"uris":["http://zotero.org/users/local/NA4Ompr6/items/YDXGZSIH"],"itemData":{"id":152,"type":"article-journal","abstract":"Several challenges with disinfection byproduct (DBP) control stem from the complexity and diversity of dissolved organic matter (DOM), which is ubiquitous in natural waters and reacts with disinfectants to form DBPs. Fluorescence parallel factor (PARAFAC) analysis and asymmetric flow-field flow fractionation (AF4) were used in combination with free chlorine DBP formation potential (DBPFP) tests to study the physicochemical DOM properties and DBP formation in raw- and alum-coagulated waters. Enhanced coagulation with alum became more effective at removing DBP-precursors as the pH decreased from 8 to 6. AF4-UV254 fractograms indicated enhanced coagulation at pH 6 preferentially removed larger DOM, whereas no preferential size removal occurred at pH 8. Fluorescence-PARAFAC analysis revealed the presence of one protein-like and three humic-like fluorophore groups; stronger linear correlations were found between chloroform and the maximum intensity (FMAX) of a humic-like fluorophore (r2 = 0.84) than with SUVA254 (r2 = 0.51). This result indicated that the fluorescence-PARAFAC approach used here was an improvement on SUVA254, i.e., fluorescence-based measurements were stronger predictors of chloroform formation.","container-title":"Water Research","DOI":"10.1016/j.watres.2012.03.002","ISSN":"0043-1354","issue":"9","journalAbbreviation":"Water Research","page":"2927-2936","source":"ScienceDirect","title":"Improving on SUVA254 using fluorescence-PARAFAC analysis and asymmetric flow-field flow fractionation for assessing disinfection byproduct formation and control","volume":"46","author":[{"family":"Pifer","given":"Ashley D."},{"family":"Fairey","given":"Julian L."}],"issued":{"date-parts":[["2012",6,1]]}}}],"schema":"https://github.com/citation-style-language/schema/raw/master/csl-citation.json"} </w:instrText>
      </w:r>
      <w:r w:rsidR="008A287A">
        <w:fldChar w:fldCharType="separate"/>
      </w:r>
      <w:r w:rsidR="00381C33">
        <w:fldChar w:fldCharType="end"/>
      </w:r>
      <w:r w:rsidR="19182412">
        <w:t>Across ionic strength gradients, i</w:t>
      </w:r>
      <w:r w:rsidR="00462AB9">
        <w:t>t</w:t>
      </w:r>
      <w:r w:rsidR="19182412">
        <w:t xml:space="preserve"> has been</w:t>
      </w:r>
      <w:r w:rsidR="00F255A9">
        <w:t xml:space="preserve"> shown </w:t>
      </w:r>
      <w:r w:rsidR="00895312">
        <w:t>for aromatic OM to</w:t>
      </w:r>
      <w:r w:rsidR="00F255A9">
        <w:t xml:space="preserve"> preferentially associate with Fe(III) in boreal rivers and marine systems</w:t>
      </w:r>
      <w:r w:rsidR="0028548F">
        <w:fldChar w:fldCharType="begin"/>
      </w:r>
      <w:r w:rsidR="00AC1BBA">
        <w:instrText xml:space="preserve"> ADDIN ZOTERO_ITEM CSL_CITATION {"citationID":"XafUKx5P","properties":{"formattedCitation":"\\super 20\\nosupersub{}","plainCitation":"20","noteIndex":0},"citationItems":[{"id":128,"uris":["http://zotero.org/users/local/NA4Ompr6/items/6Q4JMRRI"],"itemData":{"id":128,"type":"article-journal","abstract":"Previous studies report high and increasing iron (Fe) concentrations in boreal river mouths. This Fe has shown relatively high stability to salinity-induced aggregation in estuaries. The aim of this study was to understand how the speciation of Fe affects stability over salinity gradients. For Fe to remain in suspension interactions with organic matter (OM) are fundamental and these interactions can be divided in two dominant phases: organically complexed Fe, and colloidal Fe (oxy)hydroxides, stabilized by surface interactions with OM. The stability of these two Fe phases was tested using mixing experiments with river water and artificial seawater. Fe speciation of river waters and salinity-induced aggregates was determined by synchrotron-based extended X-ray absorption fine structure (EXAFS) spectroscopy. The relative contribution of the two Fe phases varied widely across the sampled rivers. Moreover, we found selective removal of Fe (oxy)hydroxides by aggregation at increasing salinity, while organically complexed Fe was less affected. However, Fe–OM complexes were also found in the aggregates, illustrating that the control of Fe stability is not explained by the prevalence of the respective Fe phases alone. Factors such as colloid size and the chemical composition of the OM may also impact the behavior of Fe species.","container-title":"Environmental Science &amp; Technology","DOI":"10.1021/acs.est.7b02309","ISSN":"0013-936X","issue":"17","journalAbbreviation":"Environ. Sci. Technol.","note":"publisher: American Chemical Society","page":"9747-9755","source":"ACS Publications","title":"Salinity Effects on Iron Speciation in Boreal River Waters","volume":"51","author":[{"family":"Herzog","given":"Simon D."},{"family":"Persson","given":"Per"},{"family":"Kritzberg","given":"Emma S."}],"issued":{"date-parts":[["2017",9,5]]}}}],"schema":"https://github.com/citation-style-language/schema/raw/master/csl-citation.json"} </w:instrText>
      </w:r>
      <w:r w:rsidR="0028548F">
        <w:fldChar w:fldCharType="separate"/>
      </w:r>
      <w:r w:rsidR="00AC1BBA" w:rsidRPr="00AC1BBA">
        <w:rPr>
          <w:rFonts w:cs="Times New Roman"/>
          <w:kern w:val="0"/>
          <w:szCs w:val="24"/>
          <w:vertAlign w:val="superscript"/>
        </w:rPr>
        <w:t>20</w:t>
      </w:r>
      <w:r w:rsidR="0028548F">
        <w:fldChar w:fldCharType="end"/>
      </w:r>
      <w:r w:rsidR="00076912">
        <w:t>.</w:t>
      </w:r>
      <w:r w:rsidR="00F255A9">
        <w:t xml:space="preserve"> </w:t>
      </w:r>
      <w:r w:rsidR="003677A0">
        <w:t xml:space="preserve">We </w:t>
      </w:r>
      <w:r w:rsidR="00AD1FB0">
        <w:t>plotted the concentration of Fe(III)</w:t>
      </w:r>
      <w:r w:rsidR="00D2301C">
        <w:t xml:space="preserve"> against SUVA</w:t>
      </w:r>
      <w:r w:rsidR="00D2301C">
        <w:rPr>
          <w:vertAlign w:val="subscript"/>
        </w:rPr>
        <w:t>254</w:t>
      </w:r>
      <w:r w:rsidR="00D2301C">
        <w:t xml:space="preserve"> and </w:t>
      </w:r>
      <w:r w:rsidR="0015238C">
        <w:t>calculated a linear regression model to uncover whether we were observing the same relationship</w:t>
      </w:r>
      <w:r w:rsidR="00385616">
        <w:t xml:space="preserve"> </w:t>
      </w:r>
      <w:r w:rsidR="009E164C">
        <w:t>in coastal upland forest</w:t>
      </w:r>
      <w:r w:rsidR="00F4101F">
        <w:t xml:space="preserve"> (Figure </w:t>
      </w:r>
      <w:r>
        <w:t>9</w:t>
      </w:r>
      <w:r w:rsidR="00F4101F">
        <w:t>).</w:t>
      </w:r>
      <w:r w:rsidR="43D7277F">
        <w:t xml:space="preserve"> </w:t>
      </w:r>
      <w:r w:rsidR="00751AFE">
        <w:rPr>
          <w:rFonts w:cs="Times New Roman"/>
        </w:rPr>
        <w:t xml:space="preserve">There </w:t>
      </w:r>
      <w:r w:rsidR="786B8878">
        <w:rPr>
          <w:rFonts w:cs="Times New Roman"/>
        </w:rPr>
        <w:t xml:space="preserve">is a </w:t>
      </w:r>
      <w:r w:rsidR="00E47EA9">
        <w:rPr>
          <w:rFonts w:cs="Times New Roman"/>
        </w:rPr>
        <w:t>slightly positive</w:t>
      </w:r>
      <w:r w:rsidR="00751AFE">
        <w:rPr>
          <w:rFonts w:cs="Times New Roman"/>
        </w:rPr>
        <w:t xml:space="preserve"> relationship between the concentration of Fe(III) and the aromaticity of the OM </w:t>
      </w:r>
      <w:r w:rsidR="005376A0">
        <w:rPr>
          <w:rFonts w:cs="Times New Roman"/>
        </w:rPr>
        <w:t>across all fractions.</w:t>
      </w:r>
      <w:r w:rsidR="00EF6489">
        <w:rPr>
          <w:rFonts w:cs="Times New Roman"/>
        </w:rPr>
        <w:t xml:space="preserve"> </w:t>
      </w:r>
      <w:r w:rsidR="00D93ED7">
        <w:rPr>
          <w:rFonts w:cs="Times New Roman"/>
        </w:rPr>
        <w:t xml:space="preserve">The </w:t>
      </w:r>
      <w:r w:rsidR="00412BCF">
        <w:rPr>
          <w:rFonts w:cs="Times New Roman"/>
        </w:rPr>
        <w:t xml:space="preserve">first two </w:t>
      </w:r>
      <w:r w:rsidR="009E077D">
        <w:rPr>
          <w:rFonts w:cs="Times New Roman"/>
        </w:rPr>
        <w:t xml:space="preserve">washes for all fractions seem to </w:t>
      </w:r>
      <w:r w:rsidR="00120D45">
        <w:rPr>
          <w:rFonts w:cs="Times New Roman"/>
        </w:rPr>
        <w:t>be clustered together close to (0,0) and start to vary as both variables increase</w:t>
      </w:r>
      <w:r w:rsidR="00115924">
        <w:rPr>
          <w:rFonts w:cs="Times New Roman"/>
        </w:rPr>
        <w:t xml:space="preserve">. </w:t>
      </w:r>
    </w:p>
    <w:p w14:paraId="4F6A0281" w14:textId="77777777" w:rsidR="009A0BD1" w:rsidRDefault="009A0BD1" w:rsidP="00271657">
      <w:pPr>
        <w:pStyle w:val="Heading1"/>
        <w:jc w:val="center"/>
      </w:pPr>
    </w:p>
    <w:p w14:paraId="1B804E4E" w14:textId="442AED58" w:rsidR="00271657" w:rsidRPr="00271657" w:rsidRDefault="00AB4590" w:rsidP="00271657">
      <w:pPr>
        <w:pStyle w:val="Heading1"/>
        <w:jc w:val="center"/>
      </w:pPr>
      <w:r>
        <w:rPr>
          <w:noProof/>
        </w:rPr>
        <mc:AlternateContent>
          <mc:Choice Requires="wpg">
            <w:drawing>
              <wp:anchor distT="0" distB="0" distL="114300" distR="114300" simplePos="0" relativeHeight="251658248" behindDoc="0" locked="0" layoutInCell="1" allowOverlap="1" wp14:anchorId="10061E55" wp14:editId="068EBF3E">
                <wp:simplePos x="0" y="0"/>
                <wp:positionH relativeFrom="margin">
                  <wp:align>right</wp:align>
                </wp:positionH>
                <wp:positionV relativeFrom="paragraph">
                  <wp:posOffset>158005</wp:posOffset>
                </wp:positionV>
                <wp:extent cx="4057015" cy="3211195"/>
                <wp:effectExtent l="0" t="0" r="635" b="27305"/>
                <wp:wrapSquare wrapText="bothSides"/>
                <wp:docPr id="46" name="Group 46"/>
                <wp:cNvGraphicFramePr/>
                <a:graphic xmlns:a="http://schemas.openxmlformats.org/drawingml/2006/main">
                  <a:graphicData uri="http://schemas.microsoft.com/office/word/2010/wordprocessingGroup">
                    <wpg:wgp>
                      <wpg:cNvGrpSpPr/>
                      <wpg:grpSpPr>
                        <a:xfrm>
                          <a:off x="0" y="0"/>
                          <a:ext cx="4057015" cy="3211802"/>
                          <a:chOff x="-63611" y="-238539"/>
                          <a:chExt cx="4057015" cy="3212296"/>
                        </a:xfrm>
                      </wpg:grpSpPr>
                      <pic:pic xmlns:pic="http://schemas.openxmlformats.org/drawingml/2006/picture">
                        <pic:nvPicPr>
                          <pic:cNvPr id="31" name="Picture 31"/>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63611" y="-238539"/>
                            <a:ext cx="4057015" cy="2496185"/>
                          </a:xfrm>
                          <a:prstGeom prst="rect">
                            <a:avLst/>
                          </a:prstGeom>
                        </pic:spPr>
                      </pic:pic>
                      <wps:wsp>
                        <wps:cNvPr id="45" name="Text Box 45"/>
                        <wps:cNvSpPr txBox="1"/>
                        <wps:spPr>
                          <a:xfrm>
                            <a:off x="182880" y="2329701"/>
                            <a:ext cx="3291840" cy="644056"/>
                          </a:xfrm>
                          <a:prstGeom prst="rect">
                            <a:avLst/>
                          </a:prstGeom>
                          <a:solidFill>
                            <a:schemeClr val="lt1"/>
                          </a:solidFill>
                          <a:ln w="19050">
                            <a:solidFill>
                              <a:prstClr val="black"/>
                            </a:solidFill>
                          </a:ln>
                        </wps:spPr>
                        <wps:txbx>
                          <w:txbxContent>
                            <w:p w14:paraId="461BF327" w14:textId="20B57B25" w:rsidR="00180120" w:rsidRPr="00725BB6" w:rsidRDefault="00180120" w:rsidP="00180120">
                              <w:pPr>
                                <w:rPr>
                                  <w:sz w:val="20"/>
                                  <w:szCs w:val="18"/>
                                </w:rPr>
                              </w:pPr>
                              <w:r w:rsidRPr="00725BB6">
                                <w:rPr>
                                  <w:sz w:val="20"/>
                                  <w:szCs w:val="18"/>
                                </w:rPr>
                                <w:t xml:space="preserve">Figure </w:t>
                              </w:r>
                              <w:r w:rsidR="009A0BD1">
                                <w:rPr>
                                  <w:sz w:val="20"/>
                                  <w:szCs w:val="18"/>
                                </w:rPr>
                                <w:t>9</w:t>
                              </w:r>
                              <w:r w:rsidRPr="00725BB6">
                                <w:rPr>
                                  <w:sz w:val="20"/>
                                  <w:szCs w:val="18"/>
                                </w:rPr>
                                <w:t xml:space="preserve">) </w:t>
                              </w:r>
                              <w:r>
                                <w:rPr>
                                  <w:sz w:val="20"/>
                                  <w:szCs w:val="18"/>
                                </w:rPr>
                                <w:t>Linear regression of molar concentration of Fe(III) and SUVA. SUVA is a value calculated to represent the aromaticity of OM. The larger the value the more aromati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0061E55" id="Group 46" o:spid="_x0000_s1061" style="position:absolute;left:0;text-align:left;margin-left:268.25pt;margin-top:12.45pt;width:319.45pt;height:252.85pt;z-index:251658248;mso-position-horizontal:right;mso-position-horizontal-relative:margin;mso-height-relative:margin" coordorigin="-636,-2385" coordsize="40570,32122" o:gfxdata="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">
                <v:shape id="Picture 31" o:spid="_x0000_s1062" type="#_x0000_t75" style="position:absolute;left:-636;top:-2385;width:40570;height:249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">
                  <v:imagedata r:id="rId26" o:title=""/>
                </v:shape>
                <v:shape id="Text Box 45" o:spid="_x0000_s1063" type="#_x0000_t202" style="position:absolute;left:1828;top:23297;width:32919;height:6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" fillcolor="white [3201]" strokeweight="1.5pt">
                  <v:textbox>
                    <w:txbxContent>
                      <w:p w14:paraId="461BF327" w14:textId="20B57B25" w:rsidR="00180120" w:rsidRPr="00725BB6" w:rsidRDefault="00180120" w:rsidP="00180120">
                        <w:pPr>
                          <w:rPr>
                            <w:sz w:val="20"/>
                            <w:szCs w:val="18"/>
                          </w:rPr>
                        </w:pPr>
                        <w:r w:rsidRPr="00725BB6">
                          <w:rPr>
                            <w:sz w:val="20"/>
                            <w:szCs w:val="18"/>
                          </w:rPr>
                          <w:t xml:space="preserve">Figure </w:t>
                        </w:r>
                        <w:r w:rsidR="009A0BD1">
                          <w:rPr>
                            <w:sz w:val="20"/>
                            <w:szCs w:val="18"/>
                          </w:rPr>
                          <w:t>9</w:t>
                        </w:r>
                        <w:r w:rsidRPr="00725BB6">
                          <w:rPr>
                            <w:sz w:val="20"/>
                            <w:szCs w:val="18"/>
                          </w:rPr>
                          <w:t xml:space="preserve">) </w:t>
                        </w:r>
                        <w:r>
                          <w:rPr>
                            <w:sz w:val="20"/>
                            <w:szCs w:val="18"/>
                          </w:rPr>
                          <w:t>Linear regression of molar concentration of Fe(III) and SUVA. SUVA is a value calculated to represent the aromaticity of OM. The larger the value the more aromatic.</w:t>
                        </w:r>
                      </w:p>
                    </w:txbxContent>
                  </v:textbox>
                </v:shape>
                <w10:wrap type="square" anchorx="margin"/>
              </v:group>
            </w:pict>
          </mc:Fallback>
        </mc:AlternateContent>
      </w:r>
      <w:r w:rsidR="00271657">
        <w:t>Conclusions</w:t>
      </w:r>
    </w:p>
    <w:p w14:paraId="141ABE32" w14:textId="7A6F9D85" w:rsidR="00E374E4" w:rsidRDefault="0066366A" w:rsidP="00E374E4">
      <w:r>
        <w:tab/>
      </w:r>
      <w:r w:rsidR="005B0BAF">
        <w:t xml:space="preserve">Saltwater inundation of coastal upland forest </w:t>
      </w:r>
      <w:r w:rsidR="002141BD">
        <w:t xml:space="preserve">will have large ecosystem scale consequences that we do not yet fully understand. </w:t>
      </w:r>
      <w:r w:rsidR="00EB71BB">
        <w:t xml:space="preserve">Our research into the mechanisms that influence </w:t>
      </w:r>
      <w:r w:rsidR="00793B20">
        <w:t xml:space="preserve">DOC mobilization </w:t>
      </w:r>
      <w:r w:rsidR="5F905051">
        <w:t xml:space="preserve">may help to further disentangle </w:t>
      </w:r>
      <w:r w:rsidR="006669A8">
        <w:t>the relationships</w:t>
      </w:r>
      <w:r w:rsidR="00E57C54">
        <w:t xml:space="preserve"> between chemical variables (ionic strength, DOC, Fe(III)</w:t>
      </w:r>
      <w:r w:rsidR="005829CF">
        <w:t xml:space="preserve"> that can be used to infer </w:t>
      </w:r>
      <w:r w:rsidR="00B60DB8">
        <w:t xml:space="preserve">how </w:t>
      </w:r>
      <w:r w:rsidR="54715821">
        <w:t>storm surge</w:t>
      </w:r>
      <w:r w:rsidR="00793B20">
        <w:t xml:space="preserve"> and</w:t>
      </w:r>
      <w:r w:rsidR="54715821">
        <w:t xml:space="preserve">/or sea level rise </w:t>
      </w:r>
      <w:r w:rsidR="4F4197C9">
        <w:t>may influence</w:t>
      </w:r>
      <w:r w:rsidR="004602D4">
        <w:t xml:space="preserve"> </w:t>
      </w:r>
      <w:r w:rsidR="00D52525">
        <w:t xml:space="preserve"> </w:t>
      </w:r>
      <w:r w:rsidR="00792E7F">
        <w:t>carbon</w:t>
      </w:r>
      <w:r w:rsidR="00793B20">
        <w:t xml:space="preserve"> turnover rates and </w:t>
      </w:r>
      <w:r w:rsidR="00792E7F">
        <w:t xml:space="preserve">stability. The ionic strength of a solution and the Fe-OM </w:t>
      </w:r>
      <w:r w:rsidR="00911E99">
        <w:t>associations</w:t>
      </w:r>
      <w:r w:rsidR="00792E7F">
        <w:t xml:space="preserve"> </w:t>
      </w:r>
      <w:r w:rsidR="003F77D7">
        <w:t xml:space="preserve">have been shown to cause variation in how DOC is moving from the soil in </w:t>
      </w:r>
      <w:r w:rsidR="00D5738F">
        <w:t>different colloidal fragments</w:t>
      </w:r>
      <w:r w:rsidR="002D16A6">
        <w:fldChar w:fldCharType="begin"/>
      </w:r>
      <w:r w:rsidR="00AC1BBA">
        <w:instrText xml:space="preserve"> ADDIN ZOTERO_ITEM CSL_CITATION {"citationID":"kUrYh3NT","properties":{"formattedCitation":"\\super 26,36\\nosupersub{}","plainCitation":"26,36","noteIndex":0},"citationItems":[{"id":100,"uris":["http://zotero.org/users/local/NA4Ompr6/items/PIENEBJE"],"itemData":{"id":100,"type":"article-journal","abstract":"Minerals are widely assumed to protect organic matter (OM) from degradation in the environment, promoting the persistence of carbon in soil and sediments. In this Review, we describe the mechanisms and processes operating at the mineral–organic interface as they relate to OM transformation dynamics. A broad set of interactions occur, with minerals adsorbing organic compounds to their surfaces and/or acting as catalysts for organic reactions. Minerals can serve as redox partners for OM through direct electron transfer or by generating reactive oxygen species, which then oxidize OM. Finally, the compartmentalization of soil and sediment by minerals creates unique microsites that host diverse microbial communities. Acknowledgement of this multiplicity of interactions suggests that the general assumption that the mineral matrix provides a protective function for OM is overly simplistic. Future work must recognize adsorption as a condition for further reactions instead of as a final destination for organic adsorbates, and should consider the spatial and functional complexity that is characteristic of the environments where mineral–OM interactions are observed.","container-title":"Nature Reviews Earth &amp; Environment","DOI":"10.1038/s43017-021-00162-y","ISSN":"2662-138X","issue":"6","journalAbbreviation":"Nat Rev Earth Environ","language":"en","page":"402-421","source":"DOI.org (Crossref)","title":"Dynamic interactions at the mineral–organic matter interface","volume":"2","author":[{"family":"Kleber","given":"Markus"},{"family":"Bourg","given":"Ian C."},{"family":"Coward","given":"Elizabeth K."},{"family":"Hansel","given":"Colleen M."},{"family":"Myneni","given":"Satish C. B."},{"family":"Nunan","given":"Naoise"}],"issued":{"date-parts":[["2021",5,11]]}},"label":"page"},{"id":129,"uris":["http://zotero.org/users/local/NA4Ompr6/items/NZWNUL8D"],"itemData":{"id":129,"type":"webpage","title":"Characterization of Iron and Organic Carbon Colloids in Boreal Rivers and Their Fate at High Salinity - Herzog - 2020 - Journal of Geophysical Research: Biogeosciences - Wiley Online Library","URL":"https://agupubs.onlinelibrary.wiley.com/doi/full/10.1029/2019JG005517","accessed":{"date-parts":[["2024",4,10]]}},"label":"page"}],"schema":"https://github.com/citation-style-language/schema/raw/master/csl-citation.json"} </w:instrText>
      </w:r>
      <w:r w:rsidR="002D16A6">
        <w:fldChar w:fldCharType="separate"/>
      </w:r>
      <w:r w:rsidR="00AC1BBA" w:rsidRPr="00AC1BBA">
        <w:rPr>
          <w:rFonts w:cs="Times New Roman"/>
          <w:kern w:val="0"/>
          <w:szCs w:val="24"/>
          <w:vertAlign w:val="superscript"/>
        </w:rPr>
        <w:t>26,36</w:t>
      </w:r>
      <w:r w:rsidR="002D16A6">
        <w:fldChar w:fldCharType="end"/>
      </w:r>
      <w:r w:rsidR="00D5738F">
        <w:t>.</w:t>
      </w:r>
      <w:r w:rsidR="000D22C8">
        <w:t xml:space="preserve"> </w:t>
      </w:r>
      <w:r w:rsidR="001D548D">
        <w:t>We have found that OC was largely being mobilized in the mid to upper size fractions</w:t>
      </w:r>
      <w:r w:rsidR="00C050CE">
        <w:t xml:space="preserve"> and that redox treatment did not </w:t>
      </w:r>
      <w:r w:rsidR="1B2A53F6">
        <w:t xml:space="preserve">have an observable </w:t>
      </w:r>
      <w:r w:rsidR="00C050CE">
        <w:t xml:space="preserve">impact </w:t>
      </w:r>
      <w:r w:rsidR="1F99715A">
        <w:t xml:space="preserve">on </w:t>
      </w:r>
      <w:r w:rsidR="00C050CE">
        <w:t>DOC release</w:t>
      </w:r>
      <w:r w:rsidR="61EAD142">
        <w:t xml:space="preserve"> in our </w:t>
      </w:r>
      <w:r w:rsidR="36F122DE">
        <w:t>experiments</w:t>
      </w:r>
      <w:r w:rsidR="00564525">
        <w:t xml:space="preserve">. </w:t>
      </w:r>
      <w:r w:rsidR="008F207D">
        <w:t xml:space="preserve">We believe that as the ionic strength </w:t>
      </w:r>
      <w:r w:rsidR="00B2355E">
        <w:t xml:space="preserve">starts to decrease and the electrostatic repulsion from the cations decreases, the </w:t>
      </w:r>
      <w:r w:rsidR="00244A9D">
        <w:t xml:space="preserve">recently oxidized Fe(III) is starting to selectively aggregate </w:t>
      </w:r>
      <w:r w:rsidR="0052026C">
        <w:t xml:space="preserve">with aromatic </w:t>
      </w:r>
      <w:r w:rsidR="005B228D">
        <w:t>OM.</w:t>
      </w:r>
      <w:r w:rsidR="00D5738F">
        <w:t xml:space="preserve"> </w:t>
      </w:r>
      <w:r w:rsidR="00D5738F">
        <w:lastRenderedPageBreak/>
        <w:t>We can assert that following saltwater inundation</w:t>
      </w:r>
      <w:r w:rsidR="00F02DAB">
        <w:t>,</w:t>
      </w:r>
      <w:r w:rsidR="005F7DB9">
        <w:t xml:space="preserve"> Fe-OM interactions </w:t>
      </w:r>
      <w:r w:rsidR="002B4B1A">
        <w:t xml:space="preserve">can provide a </w:t>
      </w:r>
      <w:r w:rsidR="008C4ABD">
        <w:t xml:space="preserve">potential </w:t>
      </w:r>
      <w:r w:rsidR="005B228D">
        <w:t>mechanism for DOC mobilization in coastal upland forest.</w:t>
      </w:r>
    </w:p>
    <w:p w14:paraId="129F8E2C" w14:textId="77777777" w:rsidR="00D2464F" w:rsidRDefault="00D2464F" w:rsidP="00E374E4"/>
    <w:p w14:paraId="2D8444D7" w14:textId="283D7BB4" w:rsidR="00D2464F" w:rsidRDefault="00D2464F" w:rsidP="00D2464F">
      <w:pPr>
        <w:pStyle w:val="Heading2"/>
      </w:pPr>
      <w:r>
        <w:t>Ackno</w:t>
      </w:r>
      <w:r w:rsidR="001234D2">
        <w:t>wledgements</w:t>
      </w:r>
    </w:p>
    <w:p w14:paraId="20927E86" w14:textId="32F7EBAD" w:rsidR="001234D2" w:rsidRPr="001234D2" w:rsidRDefault="001234D2" w:rsidP="001234D2">
      <w:r>
        <w:t xml:space="preserve">I would like to give thanks to my mentor, Allison Myers-Pigg for the support and guidance she </w:t>
      </w:r>
      <w:r w:rsidR="00E8375D">
        <w:t xml:space="preserve">gave me. This project would not have been possible without her expertise and </w:t>
      </w:r>
      <w:r w:rsidR="00B51696">
        <w:t>advice. I would also like to thank, Nick Ward</w:t>
      </w:r>
      <w:r w:rsidR="003170E5">
        <w:t xml:space="preserve"> for being a co-mentor and helping develop the methods and main ideas behind this project. I would also like to thank Kaizad Patel, Edward O’Loughlin, and Alan Roebuck for their help in </w:t>
      </w:r>
      <w:r w:rsidR="00FD3C49">
        <w:t xml:space="preserve">analyzing samples and helping to interpolate data. Lastly, </w:t>
      </w:r>
      <w:r w:rsidR="00633A32">
        <w:t xml:space="preserve">I would like to acknowledge the SULI program and DOE, for which without their funding, I would not have had the opportunity to </w:t>
      </w:r>
      <w:r w:rsidR="00F55F2F">
        <w:t>work with the amazing people listed.</w:t>
      </w:r>
      <w:r w:rsidR="00B51696">
        <w:t xml:space="preserve"> </w:t>
      </w:r>
    </w:p>
    <w:p w14:paraId="325A2F54" w14:textId="77777777" w:rsidR="005D29DF" w:rsidRDefault="005D29DF" w:rsidP="00D61879">
      <w:pPr>
        <w:pStyle w:val="Heading1"/>
        <w:jc w:val="center"/>
      </w:pPr>
    </w:p>
    <w:p w14:paraId="7C7217A1" w14:textId="77777777" w:rsidR="005D29DF" w:rsidRDefault="005D29DF" w:rsidP="00D61879">
      <w:pPr>
        <w:pStyle w:val="Heading1"/>
        <w:jc w:val="center"/>
      </w:pPr>
    </w:p>
    <w:p w14:paraId="25BB845F" w14:textId="77777777" w:rsidR="005D29DF" w:rsidRDefault="005D29DF" w:rsidP="005D29DF"/>
    <w:p w14:paraId="0462C1B3" w14:textId="77777777" w:rsidR="005D29DF" w:rsidRDefault="005D29DF" w:rsidP="005D29DF"/>
    <w:p w14:paraId="3199C430" w14:textId="77777777" w:rsidR="005D29DF" w:rsidRDefault="005D29DF" w:rsidP="005D29DF"/>
    <w:p w14:paraId="1E0E9CDD" w14:textId="77777777" w:rsidR="005D29DF" w:rsidRPr="005D29DF" w:rsidRDefault="005D29DF" w:rsidP="005D29DF"/>
    <w:p w14:paraId="149821A5" w14:textId="77777777" w:rsidR="005D29DF" w:rsidRDefault="005D29DF" w:rsidP="00D61879">
      <w:pPr>
        <w:pStyle w:val="Heading1"/>
        <w:jc w:val="center"/>
      </w:pPr>
    </w:p>
    <w:p w14:paraId="523E7044" w14:textId="77777777" w:rsidR="005D29DF" w:rsidRDefault="005D29DF" w:rsidP="00D61879">
      <w:pPr>
        <w:pStyle w:val="Heading1"/>
        <w:jc w:val="center"/>
      </w:pPr>
    </w:p>
    <w:p w14:paraId="4450A34A" w14:textId="77777777" w:rsidR="00737362" w:rsidRPr="00737362" w:rsidRDefault="00737362" w:rsidP="00737362"/>
    <w:p w14:paraId="774D9AB0" w14:textId="77777777" w:rsidR="0034329E" w:rsidRDefault="0034329E" w:rsidP="00D61879">
      <w:pPr>
        <w:pStyle w:val="Heading1"/>
        <w:jc w:val="center"/>
      </w:pPr>
    </w:p>
    <w:p w14:paraId="3CF3FD57" w14:textId="77777777" w:rsidR="00AC65AC" w:rsidRDefault="00AC65AC" w:rsidP="00AC65AC"/>
    <w:p w14:paraId="0CCE34DD" w14:textId="77777777" w:rsidR="00AC65AC" w:rsidRDefault="00AC65AC" w:rsidP="00AC65AC"/>
    <w:p w14:paraId="5F1CC021" w14:textId="77777777" w:rsidR="00AC65AC" w:rsidRDefault="00AC65AC" w:rsidP="00AC65AC"/>
    <w:p w14:paraId="3F2BB241" w14:textId="77777777" w:rsidR="00AC65AC" w:rsidRDefault="00AC65AC" w:rsidP="00AC65AC"/>
    <w:p w14:paraId="73E66E4C" w14:textId="77777777" w:rsidR="00AC65AC" w:rsidRDefault="00AC65AC" w:rsidP="00AC65AC"/>
    <w:p w14:paraId="3FDFB4B6" w14:textId="77777777" w:rsidR="00AC65AC" w:rsidRDefault="00AC65AC" w:rsidP="00AC65AC"/>
    <w:p w14:paraId="066E909F" w14:textId="77777777" w:rsidR="00AC65AC" w:rsidRDefault="00AC65AC" w:rsidP="00AC65AC"/>
    <w:p w14:paraId="00DD2CD4" w14:textId="77777777" w:rsidR="00AC65AC" w:rsidRDefault="00AC65AC" w:rsidP="00AC65AC"/>
    <w:p w14:paraId="4E712854" w14:textId="77777777" w:rsidR="00F55F2F" w:rsidRDefault="00F55F2F" w:rsidP="00F55F2F">
      <w:pPr>
        <w:pStyle w:val="Heading1"/>
      </w:pPr>
    </w:p>
    <w:p w14:paraId="0F78B7E8" w14:textId="5093BAC6" w:rsidR="00BA3D22" w:rsidRDefault="00BA3D22" w:rsidP="00F55F2F">
      <w:pPr>
        <w:pStyle w:val="Heading1"/>
        <w:jc w:val="center"/>
      </w:pPr>
      <w:r>
        <w:t>Works Cited</w:t>
      </w:r>
    </w:p>
    <w:p w14:paraId="08A4041C" w14:textId="77777777" w:rsidR="00BA3D22" w:rsidRPr="00BA3D22" w:rsidRDefault="00BA3D22" w:rsidP="00BA3D22"/>
    <w:p w14:paraId="09F96851" w14:textId="77777777" w:rsidR="00AC1BBA" w:rsidRPr="00AC1BBA" w:rsidRDefault="00071996" w:rsidP="00AC1BBA">
      <w:pPr>
        <w:pStyle w:val="Bibliography"/>
        <w:rPr>
          <w:rFonts w:cs="Times New Roman"/>
          <w:kern w:val="0"/>
          <w:szCs w:val="24"/>
        </w:rPr>
      </w:pPr>
      <w:r>
        <w:fldChar w:fldCharType="begin"/>
      </w:r>
      <w:r w:rsidR="00B22E63">
        <w:instrText xml:space="preserve"> ADDIN ZOTERO_BIBL {"uncited":[["http://zotero.org/users/local/NA4Ompr6/items/8ANTE49P"],["http://zotero.org/users/local/NA4Ompr6/items/83Q45HBX"],["http://zotero.org/users/local/NA4Ompr6/items/JUTZDKWN"]],"omitted":[],"custom":[]} CSL_BIBLIOGRAPHY </w:instrText>
      </w:r>
      <w:r>
        <w:fldChar w:fldCharType="separate"/>
      </w:r>
      <w:r w:rsidR="00AC1BBA" w:rsidRPr="00AC1BBA">
        <w:rPr>
          <w:rFonts w:cs="Times New Roman"/>
          <w:kern w:val="0"/>
          <w:szCs w:val="24"/>
          <w:vertAlign w:val="superscript"/>
        </w:rPr>
        <w:t>1</w:t>
      </w:r>
      <w:r w:rsidR="00AC1BBA" w:rsidRPr="00AC1BBA">
        <w:rPr>
          <w:rFonts w:cs="Times New Roman"/>
          <w:kern w:val="0"/>
          <w:szCs w:val="24"/>
        </w:rPr>
        <w:t xml:space="preserve"> J.D. Boon, “Evidence of Sea Level Acceleration at U.S. and Canadian Tide Stations, Atlantic Coast, North America,” Coas </w:t>
      </w:r>
      <w:r w:rsidR="00AC1BBA" w:rsidRPr="00AC1BBA">
        <w:rPr>
          <w:rFonts w:cs="Times New Roman"/>
          <w:b/>
          <w:bCs/>
          <w:kern w:val="0"/>
          <w:szCs w:val="24"/>
        </w:rPr>
        <w:t>28</w:t>
      </w:r>
      <w:r w:rsidR="00AC1BBA" w:rsidRPr="00AC1BBA">
        <w:rPr>
          <w:rFonts w:cs="Times New Roman"/>
          <w:kern w:val="0"/>
          <w:szCs w:val="24"/>
        </w:rPr>
        <w:t>(6), 1437–1445 (2012).</w:t>
      </w:r>
    </w:p>
    <w:p w14:paraId="4023A858"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2</w:t>
      </w:r>
      <w:r w:rsidRPr="00AC1BBA">
        <w:rPr>
          <w:rFonts w:cs="Times New Roman"/>
          <w:kern w:val="0"/>
          <w:szCs w:val="24"/>
        </w:rPr>
        <w:t xml:space="preserve"> M.A. Bender, T.R. Knutson, R.E. Tuleya, J.J. Sirutis, G.A. Vecchi, S.T. Garner, and I.M. Held, “Modeled Impact of Anthropogenic Warming on the Frequency of Intense Atlantic Hurricanes,” Science </w:t>
      </w:r>
      <w:r w:rsidRPr="00AC1BBA">
        <w:rPr>
          <w:rFonts w:cs="Times New Roman"/>
          <w:b/>
          <w:bCs/>
          <w:kern w:val="0"/>
          <w:szCs w:val="24"/>
        </w:rPr>
        <w:t>327</w:t>
      </w:r>
      <w:r w:rsidRPr="00AC1BBA">
        <w:rPr>
          <w:rFonts w:cs="Times New Roman"/>
          <w:kern w:val="0"/>
          <w:szCs w:val="24"/>
        </w:rPr>
        <w:t>(5964), 454–458 (2010).</w:t>
      </w:r>
    </w:p>
    <w:p w14:paraId="32FE054C"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3</w:t>
      </w:r>
      <w:r w:rsidRPr="00AC1BBA">
        <w:rPr>
          <w:rFonts w:cs="Times New Roman"/>
          <w:kern w:val="0"/>
          <w:szCs w:val="24"/>
        </w:rPr>
        <w:t>“Climate Extremes and Variability Surrounding Chesapeake Bay: Past, Present, and Future - St.Laurent - 2022 - JAWRA Journal of the American Water Resources Association - Wiley Online Library,” (n.d.).</w:t>
      </w:r>
    </w:p>
    <w:p w14:paraId="561DF978"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4</w:t>
      </w:r>
      <w:r w:rsidRPr="00AC1BBA">
        <w:rPr>
          <w:rFonts w:cs="Times New Roman"/>
          <w:kern w:val="0"/>
          <w:szCs w:val="24"/>
        </w:rPr>
        <w:t xml:space="preserve"> R.S.J. Tol, T.E. Downing, O.J. Kuik, and J.B. Smith, “Distributional aspects of climate change impacts,” Global Environmental Change </w:t>
      </w:r>
      <w:r w:rsidRPr="00AC1BBA">
        <w:rPr>
          <w:rFonts w:cs="Times New Roman"/>
          <w:b/>
          <w:bCs/>
          <w:kern w:val="0"/>
          <w:szCs w:val="24"/>
        </w:rPr>
        <w:t>14</w:t>
      </w:r>
      <w:r w:rsidRPr="00AC1BBA">
        <w:rPr>
          <w:rFonts w:cs="Times New Roman"/>
          <w:kern w:val="0"/>
          <w:szCs w:val="24"/>
        </w:rPr>
        <w:t>(3), 259–272 (2004).</w:t>
      </w:r>
    </w:p>
    <w:p w14:paraId="56F847A9"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5</w:t>
      </w:r>
      <w:r w:rsidRPr="00AC1BBA">
        <w:rPr>
          <w:rFonts w:cs="Times New Roman"/>
          <w:kern w:val="0"/>
          <w:szCs w:val="24"/>
        </w:rPr>
        <w:t xml:space="preserve"> C. Bellard, C. Bertelsmeier, P. Leadley, W. Thuiller, and F. Courchamp, “Impacts of climate change on the future of biodiversity,” Ecology Letters </w:t>
      </w:r>
      <w:r w:rsidRPr="00AC1BBA">
        <w:rPr>
          <w:rFonts w:cs="Times New Roman"/>
          <w:b/>
          <w:bCs/>
          <w:kern w:val="0"/>
          <w:szCs w:val="24"/>
        </w:rPr>
        <w:t>15</w:t>
      </w:r>
      <w:r w:rsidRPr="00AC1BBA">
        <w:rPr>
          <w:rFonts w:cs="Times New Roman"/>
          <w:kern w:val="0"/>
          <w:szCs w:val="24"/>
        </w:rPr>
        <w:t>(4), 365–377 (2012).</w:t>
      </w:r>
    </w:p>
    <w:p w14:paraId="0DE1FAC9"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6</w:t>
      </w:r>
      <w:r w:rsidRPr="00AC1BBA">
        <w:rPr>
          <w:rFonts w:cs="Times New Roman"/>
          <w:kern w:val="0"/>
          <w:szCs w:val="24"/>
        </w:rPr>
        <w:t xml:space="preserve"> A.M. Hopple, K.O. Doro, V.L. Bailey, B. Bond-Lamberty, N. McDowell, K.A. Morris, A. Myers-Pigg, S.C. Pennington, P. Regier, R. Rich, A. Sengupta, R. Smith, J. Stegen, N.D. Ward, S.C. Woodard, and J.P. Megonigal, “Attaining freshwater and estuarine-water soil saturation in an ecosystem-scale coastal flooding experiment,” Environ Monit Assess </w:t>
      </w:r>
      <w:r w:rsidRPr="00AC1BBA">
        <w:rPr>
          <w:rFonts w:cs="Times New Roman"/>
          <w:b/>
          <w:bCs/>
          <w:kern w:val="0"/>
          <w:szCs w:val="24"/>
        </w:rPr>
        <w:t>195</w:t>
      </w:r>
      <w:r w:rsidRPr="00AC1BBA">
        <w:rPr>
          <w:rFonts w:cs="Times New Roman"/>
          <w:kern w:val="0"/>
          <w:szCs w:val="24"/>
        </w:rPr>
        <w:t>(3), 425 (2023).</w:t>
      </w:r>
    </w:p>
    <w:p w14:paraId="315EA313"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7</w:t>
      </w:r>
      <w:r w:rsidRPr="00AC1BBA">
        <w:rPr>
          <w:rFonts w:cs="Times New Roman"/>
          <w:kern w:val="0"/>
          <w:szCs w:val="24"/>
        </w:rPr>
        <w:t xml:space="preserve"> S. Fettrow, R. Vargas, and A.L. Seyfferth, “Experimentally simulated sea level rise destabilizes carbon-mineral associations in temperate tidal marsh soil,” Biogeochemistry </w:t>
      </w:r>
      <w:r w:rsidRPr="00AC1BBA">
        <w:rPr>
          <w:rFonts w:cs="Times New Roman"/>
          <w:b/>
          <w:bCs/>
          <w:kern w:val="0"/>
          <w:szCs w:val="24"/>
        </w:rPr>
        <w:t>163</w:t>
      </w:r>
      <w:r w:rsidRPr="00AC1BBA">
        <w:rPr>
          <w:rFonts w:cs="Times New Roman"/>
          <w:kern w:val="0"/>
          <w:szCs w:val="24"/>
        </w:rPr>
        <w:t>(2), 103–120 (2023).</w:t>
      </w:r>
    </w:p>
    <w:p w14:paraId="16A2D045"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8</w:t>
      </w:r>
      <w:r w:rsidRPr="00AC1BBA">
        <w:rPr>
          <w:rFonts w:cs="Times New Roman"/>
          <w:kern w:val="0"/>
          <w:szCs w:val="24"/>
        </w:rPr>
        <w:t xml:space="preserve"> V. Bailey, C. Pries, and K. Lajtha, “What do we know about soil carbon destabilization? - IOPscience,” IOPScience, (2019).</w:t>
      </w:r>
    </w:p>
    <w:p w14:paraId="7F1C9BAA"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9</w:t>
      </w:r>
      <w:r w:rsidRPr="00AC1BBA">
        <w:rPr>
          <w:rFonts w:cs="Times New Roman"/>
          <w:kern w:val="0"/>
          <w:szCs w:val="24"/>
        </w:rPr>
        <w:t xml:space="preserve"> Q. Zhao, S. Dunham-Cheatham, D. Adhikari, C. Chen, A. Patel, S.R. Poulson, D. Obrist, P.S.J. Verburg, X. Wang, E.R. Roden, A. Thompson, and Y. Yang, “Oxidation of soil organic carbon during an anoxic-oxic transition,” Geoderma </w:t>
      </w:r>
      <w:r w:rsidRPr="00AC1BBA">
        <w:rPr>
          <w:rFonts w:cs="Times New Roman"/>
          <w:b/>
          <w:bCs/>
          <w:kern w:val="0"/>
          <w:szCs w:val="24"/>
        </w:rPr>
        <w:t>377</w:t>
      </w:r>
      <w:r w:rsidRPr="00AC1BBA">
        <w:rPr>
          <w:rFonts w:cs="Times New Roman"/>
          <w:kern w:val="0"/>
          <w:szCs w:val="24"/>
        </w:rPr>
        <w:t>, 114584 (2020).</w:t>
      </w:r>
    </w:p>
    <w:p w14:paraId="078CB63B"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10</w:t>
      </w:r>
      <w:r w:rsidRPr="00AC1BBA">
        <w:rPr>
          <w:rFonts w:cs="Times New Roman"/>
          <w:kern w:val="0"/>
          <w:szCs w:val="24"/>
        </w:rPr>
        <w:t>“Root and Microbial Soil CO2 and CH4 Fluxes Respond Differently to Seasonal and Episodic Environmental Changes in a Temperate Forest - Hopple - 2023 - Journal of Geophysical Research: Biogeosciences - Wiley Online Library,” (n.d.).</w:t>
      </w:r>
    </w:p>
    <w:p w14:paraId="3C37B772"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11</w:t>
      </w:r>
      <w:r w:rsidRPr="00AC1BBA">
        <w:rPr>
          <w:rFonts w:cs="Times New Roman"/>
          <w:kern w:val="0"/>
          <w:szCs w:val="24"/>
        </w:rPr>
        <w:t xml:space="preserve"> J. Kopáček, C.D. Evans, J. Hejzlar, J. Kaňa, P. Porcal, and H. Šantrůčková, “Factors Affecting the Leaching of Dissolved Organic Carbon after Tree Dieback in an Unmanaged European Mountain Forest,” Environ. Sci. Technol. </w:t>
      </w:r>
      <w:r w:rsidRPr="00AC1BBA">
        <w:rPr>
          <w:rFonts w:cs="Times New Roman"/>
          <w:b/>
          <w:bCs/>
          <w:kern w:val="0"/>
          <w:szCs w:val="24"/>
        </w:rPr>
        <w:t>52</w:t>
      </w:r>
      <w:r w:rsidRPr="00AC1BBA">
        <w:rPr>
          <w:rFonts w:cs="Times New Roman"/>
          <w:kern w:val="0"/>
          <w:szCs w:val="24"/>
        </w:rPr>
        <w:t>(11), 6291–6299 (2018).</w:t>
      </w:r>
    </w:p>
    <w:p w14:paraId="40856B3A"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12</w:t>
      </w:r>
      <w:r w:rsidRPr="00AC1BBA">
        <w:rPr>
          <w:rFonts w:cs="Times New Roman"/>
          <w:kern w:val="0"/>
          <w:szCs w:val="24"/>
        </w:rPr>
        <w:t xml:space="preserve"> K.L. Mcinnes, K.J.E. Walsh, G.D. Hubbert, and T. Beer, “Impact of Sea-level Rise and Storm Surges on a Coastal Community,” Natural Hazards </w:t>
      </w:r>
      <w:r w:rsidRPr="00AC1BBA">
        <w:rPr>
          <w:rFonts w:cs="Times New Roman"/>
          <w:b/>
          <w:bCs/>
          <w:kern w:val="0"/>
          <w:szCs w:val="24"/>
        </w:rPr>
        <w:t>30</w:t>
      </w:r>
      <w:r w:rsidRPr="00AC1BBA">
        <w:rPr>
          <w:rFonts w:cs="Times New Roman"/>
          <w:kern w:val="0"/>
          <w:szCs w:val="24"/>
        </w:rPr>
        <w:t>(2), 187–207 (2003).</w:t>
      </w:r>
    </w:p>
    <w:p w14:paraId="596F6F9A"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13</w:t>
      </w:r>
      <w:r w:rsidRPr="00AC1BBA">
        <w:rPr>
          <w:rFonts w:cs="Times New Roman"/>
          <w:kern w:val="0"/>
          <w:szCs w:val="24"/>
        </w:rPr>
        <w:t xml:space="preserve"> J. Camelo, T.L. Mayo, and E.D. Gutmann, “Projected Climate Change Impacts on Hurricane Storm Surge Inundation in the Coastal United States,” Front. Built Environ. </w:t>
      </w:r>
      <w:r w:rsidRPr="00AC1BBA">
        <w:rPr>
          <w:rFonts w:cs="Times New Roman"/>
          <w:b/>
          <w:bCs/>
          <w:kern w:val="0"/>
          <w:szCs w:val="24"/>
        </w:rPr>
        <w:t>6</w:t>
      </w:r>
      <w:r w:rsidRPr="00AC1BBA">
        <w:rPr>
          <w:rFonts w:cs="Times New Roman"/>
          <w:kern w:val="0"/>
          <w:szCs w:val="24"/>
        </w:rPr>
        <w:t>, (2020).</w:t>
      </w:r>
    </w:p>
    <w:p w14:paraId="2319577D"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lastRenderedPageBreak/>
        <w:t>14</w:t>
      </w:r>
      <w:r w:rsidRPr="00AC1BBA">
        <w:rPr>
          <w:rFonts w:cs="Times New Roman"/>
          <w:kern w:val="0"/>
          <w:szCs w:val="24"/>
        </w:rPr>
        <w:t xml:space="preserve"> D. Weissman, T. Ouyang, and K.L. Tully, “Saltwater intrusion affects nitrogen, phosphorus and iron transformations under oxic and anoxic conditions: an incubation experiment,” Biogeochemistry </w:t>
      </w:r>
      <w:r w:rsidRPr="00AC1BBA">
        <w:rPr>
          <w:rFonts w:cs="Times New Roman"/>
          <w:b/>
          <w:bCs/>
          <w:kern w:val="0"/>
          <w:szCs w:val="24"/>
        </w:rPr>
        <w:t>154</w:t>
      </w:r>
      <w:r w:rsidRPr="00AC1BBA">
        <w:rPr>
          <w:rFonts w:cs="Times New Roman"/>
          <w:kern w:val="0"/>
          <w:szCs w:val="24"/>
        </w:rPr>
        <w:t>(3), 451–469 (2021).</w:t>
      </w:r>
    </w:p>
    <w:p w14:paraId="1E3E2982"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15</w:t>
      </w:r>
      <w:r w:rsidRPr="00AC1BBA">
        <w:rPr>
          <w:rFonts w:cs="Times New Roman"/>
          <w:kern w:val="0"/>
          <w:szCs w:val="24"/>
        </w:rPr>
        <w:t xml:space="preserve"> E.A. Ury, J.P. Wright, M. Ardón, and E.S. Bernhardt, “Saltwater intrusion in context: soil factors regulate impacts of salinity on soil carbon cycling,” Biogeochemistry </w:t>
      </w:r>
      <w:r w:rsidRPr="00AC1BBA">
        <w:rPr>
          <w:rFonts w:cs="Times New Roman"/>
          <w:b/>
          <w:bCs/>
          <w:kern w:val="0"/>
          <w:szCs w:val="24"/>
        </w:rPr>
        <w:t>157</w:t>
      </w:r>
      <w:r w:rsidRPr="00AC1BBA">
        <w:rPr>
          <w:rFonts w:cs="Times New Roman"/>
          <w:kern w:val="0"/>
          <w:szCs w:val="24"/>
        </w:rPr>
        <w:t>(2), 215–226 (2022).</w:t>
      </w:r>
    </w:p>
    <w:p w14:paraId="51CB248F"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16</w:t>
      </w:r>
      <w:r w:rsidRPr="00AC1BBA">
        <w:rPr>
          <w:rFonts w:cs="Times New Roman"/>
          <w:kern w:val="0"/>
          <w:szCs w:val="24"/>
        </w:rPr>
        <w:t xml:space="preserve"> F. Dou, C.-L. Ping, L. Guo, and T. Jorgenson, “Estimating the Impact of Seawater on the Production of Soil Water-Extractable Organic Carbon during Coastal Erosion,” Journal of Environmental Quality </w:t>
      </w:r>
      <w:r w:rsidRPr="00AC1BBA">
        <w:rPr>
          <w:rFonts w:cs="Times New Roman"/>
          <w:b/>
          <w:bCs/>
          <w:kern w:val="0"/>
          <w:szCs w:val="24"/>
        </w:rPr>
        <w:t>37</w:t>
      </w:r>
      <w:r w:rsidRPr="00AC1BBA">
        <w:rPr>
          <w:rFonts w:cs="Times New Roman"/>
          <w:kern w:val="0"/>
          <w:szCs w:val="24"/>
        </w:rPr>
        <w:t>(6), 2368–2374 (2008).</w:t>
      </w:r>
    </w:p>
    <w:p w14:paraId="794674F6"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17</w:t>
      </w:r>
      <w:r w:rsidRPr="00AC1BBA">
        <w:rPr>
          <w:rFonts w:cs="Times New Roman"/>
          <w:kern w:val="0"/>
          <w:szCs w:val="24"/>
        </w:rPr>
        <w:t xml:space="preserve"> E.J. Tomaszewski, E.K. Coward, and D.L. Sparks, “Ionic Strength and Species Drive Iron–Carbon Adsorption Dynamics: Implications for Carbon Cycling in Future Coastal Environments,” Environ. Sci. Technol. Lett. </w:t>
      </w:r>
      <w:r w:rsidRPr="00AC1BBA">
        <w:rPr>
          <w:rFonts w:cs="Times New Roman"/>
          <w:b/>
          <w:bCs/>
          <w:kern w:val="0"/>
          <w:szCs w:val="24"/>
        </w:rPr>
        <w:t>8</w:t>
      </w:r>
      <w:r w:rsidRPr="00AC1BBA">
        <w:rPr>
          <w:rFonts w:cs="Times New Roman"/>
          <w:kern w:val="0"/>
          <w:szCs w:val="24"/>
        </w:rPr>
        <w:t>(8), 719–724 (2021).</w:t>
      </w:r>
    </w:p>
    <w:p w14:paraId="1F01FA9A"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18</w:t>
      </w:r>
      <w:r w:rsidRPr="00AC1BBA">
        <w:rPr>
          <w:rFonts w:cs="Times New Roman"/>
          <w:kern w:val="0"/>
          <w:szCs w:val="24"/>
        </w:rPr>
        <w:t xml:space="preserve"> R.L. Wilby, and R. Keenan, “Adapting to flood risk under climate change,” Progress in Physical Geography: Earth and Environment </w:t>
      </w:r>
      <w:r w:rsidRPr="00AC1BBA">
        <w:rPr>
          <w:rFonts w:cs="Times New Roman"/>
          <w:b/>
          <w:bCs/>
          <w:kern w:val="0"/>
          <w:szCs w:val="24"/>
        </w:rPr>
        <w:t>36</w:t>
      </w:r>
      <w:r w:rsidRPr="00AC1BBA">
        <w:rPr>
          <w:rFonts w:cs="Times New Roman"/>
          <w:kern w:val="0"/>
          <w:szCs w:val="24"/>
        </w:rPr>
        <w:t>(3), 348–378 (2012).</w:t>
      </w:r>
    </w:p>
    <w:p w14:paraId="29F7BBE4"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19</w:t>
      </w:r>
      <w:r w:rsidRPr="00AC1BBA">
        <w:rPr>
          <w:rFonts w:cs="Times New Roman"/>
          <w:kern w:val="0"/>
          <w:szCs w:val="24"/>
        </w:rPr>
        <w:t xml:space="preserve"> S.-C. Hsiao, W.-S. Chiang, J.-H. Jang, H.-L. Wu, W.-S. Lu, W.-B. Chen, and Y.-T. Wu, “Flood risk influenced by the compound effect of storm surge and rainfall under climate change for low-lying coastal areas,” Science of The Total Environment </w:t>
      </w:r>
      <w:r w:rsidRPr="00AC1BBA">
        <w:rPr>
          <w:rFonts w:cs="Times New Roman"/>
          <w:b/>
          <w:bCs/>
          <w:kern w:val="0"/>
          <w:szCs w:val="24"/>
        </w:rPr>
        <w:t>764</w:t>
      </w:r>
      <w:r w:rsidRPr="00AC1BBA">
        <w:rPr>
          <w:rFonts w:cs="Times New Roman"/>
          <w:kern w:val="0"/>
          <w:szCs w:val="24"/>
        </w:rPr>
        <w:t>, 144439 (2021).</w:t>
      </w:r>
    </w:p>
    <w:p w14:paraId="1FEFDA6B"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20</w:t>
      </w:r>
      <w:r w:rsidRPr="00AC1BBA">
        <w:rPr>
          <w:rFonts w:cs="Times New Roman"/>
          <w:kern w:val="0"/>
          <w:szCs w:val="24"/>
        </w:rPr>
        <w:t xml:space="preserve"> S.D. Herzog, P. Persson, and E.S. Kritzberg, “Salinity Effects on Iron Speciation in Boreal River Waters,” Environ. Sci. Technol. </w:t>
      </w:r>
      <w:r w:rsidRPr="00AC1BBA">
        <w:rPr>
          <w:rFonts w:cs="Times New Roman"/>
          <w:b/>
          <w:bCs/>
          <w:kern w:val="0"/>
          <w:szCs w:val="24"/>
        </w:rPr>
        <w:t>51</w:t>
      </w:r>
      <w:r w:rsidRPr="00AC1BBA">
        <w:rPr>
          <w:rFonts w:cs="Times New Roman"/>
          <w:kern w:val="0"/>
          <w:szCs w:val="24"/>
        </w:rPr>
        <w:t>(17), 9747–9755 (2017).</w:t>
      </w:r>
    </w:p>
    <w:p w14:paraId="4F9B0460"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21</w:t>
      </w:r>
      <w:r w:rsidRPr="00AC1BBA">
        <w:rPr>
          <w:rFonts w:cs="Times New Roman"/>
          <w:kern w:val="0"/>
          <w:szCs w:val="24"/>
        </w:rPr>
        <w:t xml:space="preserve"> M. Barczok, C. Smith, N. Di Domenico, L. Kinsman-Costello, D. Singer, and E. Herndon, “Influence of contrasting redox conditions on iron (oxyhydr)oxide transformation and associated phosphate sorption,” Biogeochemistry </w:t>
      </w:r>
      <w:r w:rsidRPr="00AC1BBA">
        <w:rPr>
          <w:rFonts w:cs="Times New Roman"/>
          <w:b/>
          <w:bCs/>
          <w:kern w:val="0"/>
          <w:szCs w:val="24"/>
        </w:rPr>
        <w:t>166</w:t>
      </w:r>
      <w:r w:rsidRPr="00AC1BBA">
        <w:rPr>
          <w:rFonts w:cs="Times New Roman"/>
          <w:kern w:val="0"/>
          <w:szCs w:val="24"/>
        </w:rPr>
        <w:t>(2), 87–107 (2023).</w:t>
      </w:r>
    </w:p>
    <w:p w14:paraId="0903B7FC"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22</w:t>
      </w:r>
      <w:r w:rsidRPr="00AC1BBA">
        <w:rPr>
          <w:rFonts w:cs="Times New Roman"/>
          <w:kern w:val="0"/>
          <w:szCs w:val="24"/>
        </w:rPr>
        <w:t xml:space="preserve"> G. Aiken, and J. Leenheer, “Isolation and Chemical Characterization of Dissolved and Colloidal Organic Matter,” Chemistry and Ecology </w:t>
      </w:r>
      <w:r w:rsidRPr="00AC1BBA">
        <w:rPr>
          <w:rFonts w:cs="Times New Roman"/>
          <w:b/>
          <w:bCs/>
          <w:kern w:val="0"/>
          <w:szCs w:val="24"/>
        </w:rPr>
        <w:t>8</w:t>
      </w:r>
      <w:r w:rsidRPr="00AC1BBA">
        <w:rPr>
          <w:rFonts w:cs="Times New Roman"/>
          <w:kern w:val="0"/>
          <w:szCs w:val="24"/>
        </w:rPr>
        <w:t>(3), 135–151 (1993).</w:t>
      </w:r>
    </w:p>
    <w:p w14:paraId="6EB6019B"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23</w:t>
      </w:r>
      <w:r w:rsidRPr="00AC1BBA">
        <w:rPr>
          <w:rFonts w:cs="Times New Roman"/>
          <w:kern w:val="0"/>
          <w:szCs w:val="24"/>
        </w:rPr>
        <w:t xml:space="preserve"> T. Bao, P. Wang, B. Hu, X. Wang, and J. Qian, “Mobilization of colloids during sediment resuspension and its effect on the release of heavy metals and dissolved organic matter,” Science of The Total Environment </w:t>
      </w:r>
      <w:r w:rsidRPr="00AC1BBA">
        <w:rPr>
          <w:rFonts w:cs="Times New Roman"/>
          <w:b/>
          <w:bCs/>
          <w:kern w:val="0"/>
          <w:szCs w:val="24"/>
        </w:rPr>
        <w:t>861</w:t>
      </w:r>
      <w:r w:rsidRPr="00AC1BBA">
        <w:rPr>
          <w:rFonts w:cs="Times New Roman"/>
          <w:kern w:val="0"/>
          <w:szCs w:val="24"/>
        </w:rPr>
        <w:t>, 160678 (2023).</w:t>
      </w:r>
    </w:p>
    <w:p w14:paraId="576886F3"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24</w:t>
      </w:r>
      <w:r w:rsidRPr="00AC1BBA">
        <w:rPr>
          <w:rFonts w:cs="Times New Roman"/>
          <w:kern w:val="0"/>
          <w:szCs w:val="24"/>
        </w:rPr>
        <w:t xml:space="preserve"> L.K. ThomasArrigo, and R. Kretzschmar, “Iron speciation changes and mobilization of colloids during redox cycling in Fe-rich, Icelandic peat soils,” Geoderma </w:t>
      </w:r>
      <w:r w:rsidRPr="00AC1BBA">
        <w:rPr>
          <w:rFonts w:cs="Times New Roman"/>
          <w:b/>
          <w:bCs/>
          <w:kern w:val="0"/>
          <w:szCs w:val="24"/>
        </w:rPr>
        <w:t>428</w:t>
      </w:r>
      <w:r w:rsidRPr="00AC1BBA">
        <w:rPr>
          <w:rFonts w:cs="Times New Roman"/>
          <w:kern w:val="0"/>
          <w:szCs w:val="24"/>
        </w:rPr>
        <w:t>, 116217 (2022).</w:t>
      </w:r>
    </w:p>
    <w:p w14:paraId="600E0AFE"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25</w:t>
      </w:r>
      <w:r w:rsidRPr="00AC1BBA">
        <w:rPr>
          <w:rFonts w:cs="Times New Roman"/>
          <w:kern w:val="0"/>
          <w:szCs w:val="24"/>
        </w:rPr>
        <w:t xml:space="preserve"> M.Z. Afsar, C. Goodwin, T.P. Beebe, D.P. Jaisi, and Y. Jin, “Quantification and molecular characterization of organo-mineral associations as influenced by redox oscillations,” Science of The Total Environment </w:t>
      </w:r>
      <w:r w:rsidRPr="00AC1BBA">
        <w:rPr>
          <w:rFonts w:cs="Times New Roman"/>
          <w:b/>
          <w:bCs/>
          <w:kern w:val="0"/>
          <w:szCs w:val="24"/>
        </w:rPr>
        <w:t>704</w:t>
      </w:r>
      <w:r w:rsidRPr="00AC1BBA">
        <w:rPr>
          <w:rFonts w:cs="Times New Roman"/>
          <w:kern w:val="0"/>
          <w:szCs w:val="24"/>
        </w:rPr>
        <w:t>, 135454 (2020).</w:t>
      </w:r>
    </w:p>
    <w:p w14:paraId="15C88FA3"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26</w:t>
      </w:r>
      <w:r w:rsidRPr="00AC1BBA">
        <w:rPr>
          <w:rFonts w:cs="Times New Roman"/>
          <w:kern w:val="0"/>
          <w:szCs w:val="24"/>
        </w:rPr>
        <w:t xml:space="preserve"> M. Kleber, I.C. Bourg, E.K. Coward, C.M. Hansel, S.C.B. Myneni, and N. Nunan, “Dynamic interactions at the mineral–organic matter interface,” Nat Rev Earth Environ </w:t>
      </w:r>
      <w:r w:rsidRPr="00AC1BBA">
        <w:rPr>
          <w:rFonts w:cs="Times New Roman"/>
          <w:b/>
          <w:bCs/>
          <w:kern w:val="0"/>
          <w:szCs w:val="24"/>
        </w:rPr>
        <w:t>2</w:t>
      </w:r>
      <w:r w:rsidRPr="00AC1BBA">
        <w:rPr>
          <w:rFonts w:cs="Times New Roman"/>
          <w:kern w:val="0"/>
          <w:szCs w:val="24"/>
        </w:rPr>
        <w:t>(6), 402–421 (2021).</w:t>
      </w:r>
    </w:p>
    <w:p w14:paraId="4A3B2021"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27</w:t>
      </w:r>
      <w:r w:rsidRPr="00AC1BBA">
        <w:rPr>
          <w:rFonts w:cs="Times New Roman"/>
          <w:kern w:val="0"/>
          <w:szCs w:val="24"/>
        </w:rPr>
        <w:t xml:space="preserve"> A. Bhattacharyya, A.N. Campbell, M.M. Tfaily, Y. Lin, R.K. Kukkadapu, W.L. Silver, P.S. Nico, and J. Pett-Ridge, “Redox Fluctuations Control the Coupled Cycling of Iron and Carbon in Tropical Forest Soils,” Environ. Sci. Technol. </w:t>
      </w:r>
      <w:r w:rsidRPr="00AC1BBA">
        <w:rPr>
          <w:rFonts w:cs="Times New Roman"/>
          <w:b/>
          <w:bCs/>
          <w:kern w:val="0"/>
          <w:szCs w:val="24"/>
        </w:rPr>
        <w:t>52</w:t>
      </w:r>
      <w:r w:rsidRPr="00AC1BBA">
        <w:rPr>
          <w:rFonts w:cs="Times New Roman"/>
          <w:kern w:val="0"/>
          <w:szCs w:val="24"/>
        </w:rPr>
        <w:t>(24), 14129–14139 (2018).</w:t>
      </w:r>
    </w:p>
    <w:p w14:paraId="594C6981"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lastRenderedPageBreak/>
        <w:t>28</w:t>
      </w:r>
      <w:r w:rsidRPr="00AC1BBA">
        <w:rPr>
          <w:rFonts w:cs="Times New Roman"/>
          <w:kern w:val="0"/>
          <w:szCs w:val="24"/>
        </w:rPr>
        <w:t>“PREPARATION OF ARTIFICIAL SEAWATER1,” (n.d.).</w:t>
      </w:r>
    </w:p>
    <w:p w14:paraId="637859B2"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29</w:t>
      </w:r>
      <w:r w:rsidRPr="00AC1BBA">
        <w:rPr>
          <w:rFonts w:cs="Times New Roman"/>
          <w:kern w:val="0"/>
          <w:szCs w:val="24"/>
        </w:rPr>
        <w:t xml:space="preserve"> N.D. Ward, M. Bowe, K.A. Muller, X. Chen, Q. Zhao, R. Chu, Z. Cheng, T.W. Wietsma, and R.K. Kukkadapu, </w:t>
      </w:r>
      <w:r w:rsidRPr="00AC1BBA">
        <w:rPr>
          <w:rFonts w:cs="Times New Roman"/>
          <w:i/>
          <w:iCs/>
          <w:kern w:val="0"/>
          <w:szCs w:val="24"/>
        </w:rPr>
        <w:t>Interactive Effects of Salinity, Redox State, Soil Type, and Colloidal Size Fractionation on Greenhouse Gas Production in Coastal Wetland Soils</w:t>
      </w:r>
      <w:r w:rsidRPr="00AC1BBA">
        <w:rPr>
          <w:rFonts w:cs="Times New Roman"/>
          <w:kern w:val="0"/>
          <w:szCs w:val="24"/>
        </w:rPr>
        <w:t xml:space="preserve"> (Preprints, 2023).</w:t>
      </w:r>
    </w:p>
    <w:p w14:paraId="1B15E7B8"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30</w:t>
      </w:r>
      <w:r w:rsidRPr="00AC1BBA">
        <w:rPr>
          <w:rFonts w:cs="Times New Roman"/>
          <w:kern w:val="0"/>
          <w:szCs w:val="24"/>
        </w:rPr>
        <w:t xml:space="preserve"> J. Riemer, H.H. Hoepken, H. Czerwinska, S.R. Robinson, and R. Dringen, “Colorimetric ferrozine-based assay for the quantitation of iron in cultured cells,” Analytical Biochemistry </w:t>
      </w:r>
      <w:r w:rsidRPr="00AC1BBA">
        <w:rPr>
          <w:rFonts w:cs="Times New Roman"/>
          <w:b/>
          <w:bCs/>
          <w:kern w:val="0"/>
          <w:szCs w:val="24"/>
        </w:rPr>
        <w:t>331</w:t>
      </w:r>
      <w:r w:rsidRPr="00AC1BBA">
        <w:rPr>
          <w:rFonts w:cs="Times New Roman"/>
          <w:kern w:val="0"/>
          <w:szCs w:val="24"/>
        </w:rPr>
        <w:t>(2), 370–375 (2004).</w:t>
      </w:r>
    </w:p>
    <w:p w14:paraId="32674075"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31</w:t>
      </w:r>
      <w:r w:rsidRPr="00AC1BBA">
        <w:rPr>
          <w:rFonts w:cs="Times New Roman"/>
          <w:kern w:val="0"/>
          <w:szCs w:val="24"/>
        </w:rPr>
        <w:t xml:space="preserve"> A. Hansen, J. Fleck, T. Kraus, B. Downing, T. Dessonneck, and B. Bergamaschi, </w:t>
      </w:r>
      <w:r w:rsidRPr="00AC1BBA">
        <w:rPr>
          <w:rFonts w:cs="Times New Roman"/>
          <w:i/>
          <w:iCs/>
          <w:kern w:val="0"/>
          <w:szCs w:val="24"/>
        </w:rPr>
        <w:t>Procedures for Using the Horiba Scientific Aqualog Flourometer to Measure Absorbance and Flourescence from Dissolved Organic Matter</w:t>
      </w:r>
      <w:r w:rsidRPr="00AC1BBA">
        <w:rPr>
          <w:rFonts w:cs="Times New Roman"/>
          <w:kern w:val="0"/>
          <w:szCs w:val="24"/>
        </w:rPr>
        <w:t xml:space="preserve"> (USGS, 2018), p. 42.</w:t>
      </w:r>
    </w:p>
    <w:p w14:paraId="3E208E56"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32</w:t>
      </w:r>
      <w:r w:rsidRPr="00AC1BBA">
        <w:rPr>
          <w:rFonts w:cs="Times New Roman"/>
          <w:kern w:val="0"/>
          <w:szCs w:val="24"/>
        </w:rPr>
        <w:t xml:space="preserve"> T.S.B. Abd Manan, T. Khan, W.H.M. Wan Mohtar, S. Beddu, N.L. Mohd Kamal, S. Yavari, H. Jusoh, S. Qazi, S.K.B. Imam Supaat, F. Adnan, A.A. Ghanim, S. Yavari, A. Machmudah, A. Rajabi, M. Porhemmat, M. Irfan, M.T. Abdullah, and E.S.B. Abdul Shakur, “Dataset on specific UV absorbances (SUVA254) at stretch components of Perak River basin,” Data in Brief </w:t>
      </w:r>
      <w:r w:rsidRPr="00AC1BBA">
        <w:rPr>
          <w:rFonts w:cs="Times New Roman"/>
          <w:b/>
          <w:bCs/>
          <w:kern w:val="0"/>
          <w:szCs w:val="24"/>
        </w:rPr>
        <w:t>30</w:t>
      </w:r>
      <w:r w:rsidRPr="00AC1BBA">
        <w:rPr>
          <w:rFonts w:cs="Times New Roman"/>
          <w:kern w:val="0"/>
          <w:szCs w:val="24"/>
        </w:rPr>
        <w:t>, 105518 (2020).</w:t>
      </w:r>
    </w:p>
    <w:p w14:paraId="02015E2D"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33</w:t>
      </w:r>
      <w:r w:rsidRPr="00AC1BBA">
        <w:rPr>
          <w:rFonts w:cs="Times New Roman"/>
          <w:kern w:val="0"/>
          <w:szCs w:val="24"/>
        </w:rPr>
        <w:t xml:space="preserve"> A.D. Pifer, and J.L. Fairey, “Improving on SUVA254 using fluorescence-PARAFAC analysis and asymmetric flow-field flow fractionation for assessing disinfection byproduct formation and control,” Water Research </w:t>
      </w:r>
      <w:r w:rsidRPr="00AC1BBA">
        <w:rPr>
          <w:rFonts w:cs="Times New Roman"/>
          <w:b/>
          <w:bCs/>
          <w:kern w:val="0"/>
          <w:szCs w:val="24"/>
        </w:rPr>
        <w:t>46</w:t>
      </w:r>
      <w:r w:rsidRPr="00AC1BBA">
        <w:rPr>
          <w:rFonts w:cs="Times New Roman"/>
          <w:kern w:val="0"/>
          <w:szCs w:val="24"/>
        </w:rPr>
        <w:t>(9), 2927–2936 (2012).</w:t>
      </w:r>
    </w:p>
    <w:p w14:paraId="09868B2A"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34</w:t>
      </w:r>
      <w:r w:rsidRPr="00AC1BBA">
        <w:rPr>
          <w:rFonts w:cs="Times New Roman"/>
          <w:kern w:val="0"/>
          <w:szCs w:val="24"/>
        </w:rPr>
        <w:t xml:space="preserve"> T. Broder, K.-H. Knorr, and H. Biester, “Changes in dissolved organic matter quality in a peatland and forest headwater stream as a function of seasonality and hydrologic conditions,” Hydrology and Earth System Sciences </w:t>
      </w:r>
      <w:r w:rsidRPr="00AC1BBA">
        <w:rPr>
          <w:rFonts w:cs="Times New Roman"/>
          <w:b/>
          <w:bCs/>
          <w:kern w:val="0"/>
          <w:szCs w:val="24"/>
        </w:rPr>
        <w:t>21</w:t>
      </w:r>
      <w:r w:rsidRPr="00AC1BBA">
        <w:rPr>
          <w:rFonts w:cs="Times New Roman"/>
          <w:kern w:val="0"/>
          <w:szCs w:val="24"/>
        </w:rPr>
        <w:t>(4), 2035–2051 (2017).</w:t>
      </w:r>
    </w:p>
    <w:p w14:paraId="09958130"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35</w:t>
      </w:r>
      <w:r w:rsidRPr="00AC1BBA">
        <w:rPr>
          <w:rFonts w:cs="Times New Roman"/>
          <w:kern w:val="0"/>
          <w:szCs w:val="24"/>
        </w:rPr>
        <w:t xml:space="preserve"> I. Kögel-Knabner, G. Guggenberger, M. Kleber, E. Kandeler, K. Kalbitz, S. Scheu, K. Eusterhues, and P. Leinweber, “Organo-mineral associations in temperate soils: Integrating biology, mineralogy, and organic matter chemistry,” Journal of Plant Nutrition and Soil Science </w:t>
      </w:r>
      <w:r w:rsidRPr="00AC1BBA">
        <w:rPr>
          <w:rFonts w:cs="Times New Roman"/>
          <w:b/>
          <w:bCs/>
          <w:kern w:val="0"/>
          <w:szCs w:val="24"/>
        </w:rPr>
        <w:t>171</w:t>
      </w:r>
      <w:r w:rsidRPr="00AC1BBA">
        <w:rPr>
          <w:rFonts w:cs="Times New Roman"/>
          <w:kern w:val="0"/>
          <w:szCs w:val="24"/>
        </w:rPr>
        <w:t>(1), 61–82 (2008).</w:t>
      </w:r>
    </w:p>
    <w:p w14:paraId="4789B803"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36</w:t>
      </w:r>
      <w:r w:rsidRPr="00AC1BBA">
        <w:rPr>
          <w:rFonts w:cs="Times New Roman"/>
          <w:kern w:val="0"/>
          <w:szCs w:val="24"/>
        </w:rPr>
        <w:t>“Characterization of Iron and Organic Carbon Colloids in Boreal Rivers and Their Fate at High Salinity - Herzog - 2020 - Journal of Geophysical Research: Biogeosciences - Wiley Online Library,” (n.d.).</w:t>
      </w:r>
    </w:p>
    <w:p w14:paraId="096534C5"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37</w:t>
      </w:r>
      <w:r w:rsidRPr="00AC1BBA">
        <w:rPr>
          <w:rFonts w:cs="Times New Roman"/>
          <w:kern w:val="0"/>
          <w:szCs w:val="24"/>
        </w:rPr>
        <w:t xml:space="preserve"> K. R. Murphy, C. A. Stedmon, D. Graeber, and R. Bro, “Fluorescence spectroscopy and multi-way techniques. PARAFAC,” Analytical Methods </w:t>
      </w:r>
      <w:r w:rsidRPr="00AC1BBA">
        <w:rPr>
          <w:rFonts w:cs="Times New Roman"/>
          <w:b/>
          <w:bCs/>
          <w:kern w:val="0"/>
          <w:szCs w:val="24"/>
        </w:rPr>
        <w:t>5</w:t>
      </w:r>
      <w:r w:rsidRPr="00AC1BBA">
        <w:rPr>
          <w:rFonts w:cs="Times New Roman"/>
          <w:kern w:val="0"/>
          <w:szCs w:val="24"/>
        </w:rPr>
        <w:t>(23), 6557–6566 (2013).</w:t>
      </w:r>
    </w:p>
    <w:p w14:paraId="0AA628CF"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38</w:t>
      </w:r>
      <w:r w:rsidRPr="00AC1BBA">
        <w:rPr>
          <w:rFonts w:cs="Times New Roman"/>
          <w:kern w:val="0"/>
          <w:szCs w:val="24"/>
        </w:rPr>
        <w:t xml:space="preserve"> D.N. Kothawala, K.R. Murphy, C.A. Stedmon, G.A. Weyhenmeyer, and L.J. Tranvik, “Inner filter correction of dissolved organic matter fluorescence,” Limnology and Oceanography: Methods </w:t>
      </w:r>
      <w:r w:rsidRPr="00AC1BBA">
        <w:rPr>
          <w:rFonts w:cs="Times New Roman"/>
          <w:b/>
          <w:bCs/>
          <w:kern w:val="0"/>
          <w:szCs w:val="24"/>
        </w:rPr>
        <w:t>11</w:t>
      </w:r>
      <w:r w:rsidRPr="00AC1BBA">
        <w:rPr>
          <w:rFonts w:cs="Times New Roman"/>
          <w:kern w:val="0"/>
          <w:szCs w:val="24"/>
        </w:rPr>
        <w:t>(12), 616–630 (2013).</w:t>
      </w:r>
    </w:p>
    <w:p w14:paraId="23784C5E" w14:textId="77777777" w:rsidR="00AC1BBA" w:rsidRPr="00AC1BBA" w:rsidRDefault="00AC1BBA" w:rsidP="00AC1BBA">
      <w:pPr>
        <w:pStyle w:val="Bibliography"/>
        <w:rPr>
          <w:rFonts w:cs="Times New Roman"/>
          <w:kern w:val="0"/>
          <w:szCs w:val="24"/>
        </w:rPr>
      </w:pPr>
      <w:r w:rsidRPr="00AC1BBA">
        <w:rPr>
          <w:rFonts w:cs="Times New Roman"/>
          <w:kern w:val="0"/>
          <w:szCs w:val="24"/>
          <w:vertAlign w:val="superscript"/>
        </w:rPr>
        <w:t>39</w:t>
      </w:r>
      <w:r w:rsidRPr="00AC1BBA">
        <w:rPr>
          <w:rFonts w:cs="Times New Roman"/>
          <w:kern w:val="0"/>
          <w:szCs w:val="24"/>
        </w:rPr>
        <w:t xml:space="preserve"> B.A. Poulin, J.N. Ryan, and G.R. Aiken, “Effects of Iron on Optical Properties of Dissolved Organic Matter,” Environ. Sci. Technol. </w:t>
      </w:r>
      <w:r w:rsidRPr="00AC1BBA">
        <w:rPr>
          <w:rFonts w:cs="Times New Roman"/>
          <w:b/>
          <w:bCs/>
          <w:kern w:val="0"/>
          <w:szCs w:val="24"/>
        </w:rPr>
        <w:t>48</w:t>
      </w:r>
      <w:r w:rsidRPr="00AC1BBA">
        <w:rPr>
          <w:rFonts w:cs="Times New Roman"/>
          <w:kern w:val="0"/>
          <w:szCs w:val="24"/>
        </w:rPr>
        <w:t>(17), 10098–10106 (2014).</w:t>
      </w:r>
    </w:p>
    <w:p w14:paraId="7CACD14C" w14:textId="6725869C" w:rsidR="00071996" w:rsidRPr="00135A92" w:rsidRDefault="00071996" w:rsidP="008162D2">
      <w:r>
        <w:fldChar w:fldCharType="end"/>
      </w:r>
    </w:p>
    <w:sectPr w:rsidR="00071996" w:rsidRPr="00135A92" w:rsidSect="00AC615B">
      <w:pgSz w:w="12240" w:h="15840"/>
      <w:pgMar w:top="1440" w:right="720" w:bottom="144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685045" w14:textId="77777777" w:rsidR="008F6E25" w:rsidRDefault="008F6E25" w:rsidP="00A95F74">
      <w:pPr>
        <w:spacing w:after="0" w:line="240" w:lineRule="auto"/>
      </w:pPr>
      <w:r>
        <w:separator/>
      </w:r>
    </w:p>
  </w:endnote>
  <w:endnote w:type="continuationSeparator" w:id="0">
    <w:p w14:paraId="0456DA18" w14:textId="77777777" w:rsidR="008F6E25" w:rsidRDefault="008F6E25" w:rsidP="00A95F74">
      <w:pPr>
        <w:spacing w:after="0" w:line="240" w:lineRule="auto"/>
      </w:pPr>
      <w:r>
        <w:continuationSeparator/>
      </w:r>
    </w:p>
  </w:endnote>
  <w:endnote w:type="continuationNotice" w:id="1">
    <w:p w14:paraId="0ADDB9A5" w14:textId="77777777" w:rsidR="00E275F2" w:rsidRDefault="00E275F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33003018"/>
      <w:docPartObj>
        <w:docPartGallery w:val="Page Numbers (Bottom of Page)"/>
        <w:docPartUnique/>
      </w:docPartObj>
    </w:sdtPr>
    <w:sdtEndPr>
      <w:rPr>
        <w:noProof/>
      </w:rPr>
    </w:sdtEndPr>
    <w:sdtContent>
      <w:p w14:paraId="635AA7DF" w14:textId="62E54059" w:rsidR="00A95F74" w:rsidRDefault="00A95F7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F5961DE" w14:textId="77777777" w:rsidR="00A95F74" w:rsidRDefault="00A95F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C46C2D" w14:textId="77777777" w:rsidR="008F6E25" w:rsidRDefault="008F6E25" w:rsidP="00A95F74">
      <w:pPr>
        <w:spacing w:after="0" w:line="240" w:lineRule="auto"/>
      </w:pPr>
      <w:r>
        <w:separator/>
      </w:r>
    </w:p>
  </w:footnote>
  <w:footnote w:type="continuationSeparator" w:id="0">
    <w:p w14:paraId="23D6FCB5" w14:textId="77777777" w:rsidR="008F6E25" w:rsidRDefault="008F6E25" w:rsidP="00A95F74">
      <w:pPr>
        <w:spacing w:after="0" w:line="240" w:lineRule="auto"/>
      </w:pPr>
      <w:r>
        <w:continuationSeparator/>
      </w:r>
    </w:p>
  </w:footnote>
  <w:footnote w:type="continuationNotice" w:id="1">
    <w:p w14:paraId="470F6E8C" w14:textId="77777777" w:rsidR="00E275F2" w:rsidRDefault="00E275F2">
      <w:pPr>
        <w:spacing w:after="0" w:line="240" w:lineRule="auto"/>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4"/>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615B"/>
    <w:rsid w:val="00002AA1"/>
    <w:rsid w:val="00004F52"/>
    <w:rsid w:val="0000572B"/>
    <w:rsid w:val="000057F9"/>
    <w:rsid w:val="0000667C"/>
    <w:rsid w:val="0000740B"/>
    <w:rsid w:val="00014419"/>
    <w:rsid w:val="00021014"/>
    <w:rsid w:val="0002259F"/>
    <w:rsid w:val="00023BE5"/>
    <w:rsid w:val="00027469"/>
    <w:rsid w:val="00032C23"/>
    <w:rsid w:val="00036D61"/>
    <w:rsid w:val="000401A2"/>
    <w:rsid w:val="000405CA"/>
    <w:rsid w:val="00047461"/>
    <w:rsid w:val="00052657"/>
    <w:rsid w:val="000541F3"/>
    <w:rsid w:val="000555B1"/>
    <w:rsid w:val="000657F8"/>
    <w:rsid w:val="00070B22"/>
    <w:rsid w:val="00071996"/>
    <w:rsid w:val="000727FE"/>
    <w:rsid w:val="00072FAD"/>
    <w:rsid w:val="000757E3"/>
    <w:rsid w:val="00076912"/>
    <w:rsid w:val="00077625"/>
    <w:rsid w:val="00077799"/>
    <w:rsid w:val="0008173F"/>
    <w:rsid w:val="00083662"/>
    <w:rsid w:val="000836AB"/>
    <w:rsid w:val="00084C79"/>
    <w:rsid w:val="00084D95"/>
    <w:rsid w:val="00085B47"/>
    <w:rsid w:val="00086229"/>
    <w:rsid w:val="00086F0B"/>
    <w:rsid w:val="00090764"/>
    <w:rsid w:val="000917A5"/>
    <w:rsid w:val="00093F94"/>
    <w:rsid w:val="000965F8"/>
    <w:rsid w:val="000A03A7"/>
    <w:rsid w:val="000A0929"/>
    <w:rsid w:val="000A1A26"/>
    <w:rsid w:val="000A3955"/>
    <w:rsid w:val="000A3A7D"/>
    <w:rsid w:val="000A568F"/>
    <w:rsid w:val="000A5AA9"/>
    <w:rsid w:val="000A695D"/>
    <w:rsid w:val="000A768D"/>
    <w:rsid w:val="000B55EE"/>
    <w:rsid w:val="000B6F43"/>
    <w:rsid w:val="000B78FC"/>
    <w:rsid w:val="000D22C8"/>
    <w:rsid w:val="000D6907"/>
    <w:rsid w:val="000D7500"/>
    <w:rsid w:val="000E1817"/>
    <w:rsid w:val="000E224A"/>
    <w:rsid w:val="000E6051"/>
    <w:rsid w:val="000E7181"/>
    <w:rsid w:val="000F0743"/>
    <w:rsid w:val="000F31C4"/>
    <w:rsid w:val="000F6C7E"/>
    <w:rsid w:val="000F6E20"/>
    <w:rsid w:val="000F7BA6"/>
    <w:rsid w:val="001024C3"/>
    <w:rsid w:val="00103A28"/>
    <w:rsid w:val="00104CC4"/>
    <w:rsid w:val="00106209"/>
    <w:rsid w:val="001067F3"/>
    <w:rsid w:val="00106AF5"/>
    <w:rsid w:val="001079BA"/>
    <w:rsid w:val="0011315A"/>
    <w:rsid w:val="00115924"/>
    <w:rsid w:val="001160AE"/>
    <w:rsid w:val="001165EB"/>
    <w:rsid w:val="00116ABD"/>
    <w:rsid w:val="00117503"/>
    <w:rsid w:val="00120D45"/>
    <w:rsid w:val="001234D2"/>
    <w:rsid w:val="00125B1D"/>
    <w:rsid w:val="00125DD3"/>
    <w:rsid w:val="00133DA2"/>
    <w:rsid w:val="001343A7"/>
    <w:rsid w:val="00134B71"/>
    <w:rsid w:val="00135A92"/>
    <w:rsid w:val="00141E88"/>
    <w:rsid w:val="001429F7"/>
    <w:rsid w:val="0015238C"/>
    <w:rsid w:val="0015279B"/>
    <w:rsid w:val="00153F81"/>
    <w:rsid w:val="00157D21"/>
    <w:rsid w:val="00164F67"/>
    <w:rsid w:val="00167AA5"/>
    <w:rsid w:val="00173366"/>
    <w:rsid w:val="001737F2"/>
    <w:rsid w:val="00180120"/>
    <w:rsid w:val="001831D1"/>
    <w:rsid w:val="001837FD"/>
    <w:rsid w:val="00191AE4"/>
    <w:rsid w:val="001960C5"/>
    <w:rsid w:val="00196FE4"/>
    <w:rsid w:val="001A12C0"/>
    <w:rsid w:val="001A4BC0"/>
    <w:rsid w:val="001A57C5"/>
    <w:rsid w:val="001B2B18"/>
    <w:rsid w:val="001C7370"/>
    <w:rsid w:val="001C7F44"/>
    <w:rsid w:val="001D548D"/>
    <w:rsid w:val="001E03FF"/>
    <w:rsid w:val="001E1880"/>
    <w:rsid w:val="001E26D6"/>
    <w:rsid w:val="001E3BB3"/>
    <w:rsid w:val="001F26F7"/>
    <w:rsid w:val="001F271D"/>
    <w:rsid w:val="001F46CE"/>
    <w:rsid w:val="0020042C"/>
    <w:rsid w:val="00202890"/>
    <w:rsid w:val="00210C40"/>
    <w:rsid w:val="00212E70"/>
    <w:rsid w:val="002141BD"/>
    <w:rsid w:val="002204FB"/>
    <w:rsid w:val="002207BD"/>
    <w:rsid w:val="00222D15"/>
    <w:rsid w:val="00223F9D"/>
    <w:rsid w:val="00224BED"/>
    <w:rsid w:val="00226FAD"/>
    <w:rsid w:val="002278C0"/>
    <w:rsid w:val="002310C3"/>
    <w:rsid w:val="00231CDC"/>
    <w:rsid w:val="002331EA"/>
    <w:rsid w:val="00236286"/>
    <w:rsid w:val="00237E67"/>
    <w:rsid w:val="00241271"/>
    <w:rsid w:val="00241E2C"/>
    <w:rsid w:val="00244A9D"/>
    <w:rsid w:val="00245D1A"/>
    <w:rsid w:val="00245EAE"/>
    <w:rsid w:val="00247544"/>
    <w:rsid w:val="002476F4"/>
    <w:rsid w:val="0025066A"/>
    <w:rsid w:val="0025217B"/>
    <w:rsid w:val="00252A68"/>
    <w:rsid w:val="00255689"/>
    <w:rsid w:val="00260081"/>
    <w:rsid w:val="0026009A"/>
    <w:rsid w:val="00260C6A"/>
    <w:rsid w:val="0026294E"/>
    <w:rsid w:val="0026311A"/>
    <w:rsid w:val="002646B1"/>
    <w:rsid w:val="00266A63"/>
    <w:rsid w:val="0026774D"/>
    <w:rsid w:val="00270D8B"/>
    <w:rsid w:val="00271657"/>
    <w:rsid w:val="00271EA9"/>
    <w:rsid w:val="00272933"/>
    <w:rsid w:val="00277A2C"/>
    <w:rsid w:val="00281B38"/>
    <w:rsid w:val="0028548F"/>
    <w:rsid w:val="00285A99"/>
    <w:rsid w:val="00286C29"/>
    <w:rsid w:val="0029440D"/>
    <w:rsid w:val="00296188"/>
    <w:rsid w:val="002971FC"/>
    <w:rsid w:val="002A061A"/>
    <w:rsid w:val="002A2C7B"/>
    <w:rsid w:val="002A454A"/>
    <w:rsid w:val="002B3897"/>
    <w:rsid w:val="002B4B1A"/>
    <w:rsid w:val="002B5AE9"/>
    <w:rsid w:val="002C00AC"/>
    <w:rsid w:val="002D16A6"/>
    <w:rsid w:val="002D2AB4"/>
    <w:rsid w:val="002D3C67"/>
    <w:rsid w:val="002D6424"/>
    <w:rsid w:val="002E0518"/>
    <w:rsid w:val="002E3AE4"/>
    <w:rsid w:val="002E4179"/>
    <w:rsid w:val="002E4EBE"/>
    <w:rsid w:val="002E63C7"/>
    <w:rsid w:val="002E7C14"/>
    <w:rsid w:val="002E7D85"/>
    <w:rsid w:val="002E7E20"/>
    <w:rsid w:val="002F0BB4"/>
    <w:rsid w:val="002F25D9"/>
    <w:rsid w:val="002F34D8"/>
    <w:rsid w:val="002F46EE"/>
    <w:rsid w:val="00301310"/>
    <w:rsid w:val="003014A1"/>
    <w:rsid w:val="003015C2"/>
    <w:rsid w:val="00316284"/>
    <w:rsid w:val="003170E5"/>
    <w:rsid w:val="003202D0"/>
    <w:rsid w:val="00320E20"/>
    <w:rsid w:val="00321236"/>
    <w:rsid w:val="0033264B"/>
    <w:rsid w:val="00332F25"/>
    <w:rsid w:val="00333314"/>
    <w:rsid w:val="00334DFB"/>
    <w:rsid w:val="003373DB"/>
    <w:rsid w:val="00341D21"/>
    <w:rsid w:val="0034329E"/>
    <w:rsid w:val="00346677"/>
    <w:rsid w:val="0034755E"/>
    <w:rsid w:val="00351B23"/>
    <w:rsid w:val="0035398F"/>
    <w:rsid w:val="00353C32"/>
    <w:rsid w:val="00355484"/>
    <w:rsid w:val="00356280"/>
    <w:rsid w:val="003601CD"/>
    <w:rsid w:val="00361D78"/>
    <w:rsid w:val="003638A2"/>
    <w:rsid w:val="003677A0"/>
    <w:rsid w:val="00371A39"/>
    <w:rsid w:val="00373407"/>
    <w:rsid w:val="003742E9"/>
    <w:rsid w:val="00381C33"/>
    <w:rsid w:val="003846EE"/>
    <w:rsid w:val="00384784"/>
    <w:rsid w:val="00385616"/>
    <w:rsid w:val="00386588"/>
    <w:rsid w:val="003869C8"/>
    <w:rsid w:val="00387AA8"/>
    <w:rsid w:val="003909CE"/>
    <w:rsid w:val="00393671"/>
    <w:rsid w:val="003A224C"/>
    <w:rsid w:val="003A4306"/>
    <w:rsid w:val="003A44AB"/>
    <w:rsid w:val="003A4607"/>
    <w:rsid w:val="003A74AA"/>
    <w:rsid w:val="003B1470"/>
    <w:rsid w:val="003B24D4"/>
    <w:rsid w:val="003B4148"/>
    <w:rsid w:val="003B4A1A"/>
    <w:rsid w:val="003B59B8"/>
    <w:rsid w:val="003B6F4B"/>
    <w:rsid w:val="003B786F"/>
    <w:rsid w:val="003C09CF"/>
    <w:rsid w:val="003C16AB"/>
    <w:rsid w:val="003C1793"/>
    <w:rsid w:val="003C19FA"/>
    <w:rsid w:val="003C5FFE"/>
    <w:rsid w:val="003C601A"/>
    <w:rsid w:val="003D0A04"/>
    <w:rsid w:val="003E1265"/>
    <w:rsid w:val="003E3267"/>
    <w:rsid w:val="003E582A"/>
    <w:rsid w:val="003E5BC0"/>
    <w:rsid w:val="003E6EE2"/>
    <w:rsid w:val="003E6F0C"/>
    <w:rsid w:val="003E7D49"/>
    <w:rsid w:val="003F0286"/>
    <w:rsid w:val="003F038F"/>
    <w:rsid w:val="003F0A16"/>
    <w:rsid w:val="003F0A69"/>
    <w:rsid w:val="003F17B6"/>
    <w:rsid w:val="003F283E"/>
    <w:rsid w:val="003F3617"/>
    <w:rsid w:val="003F5B27"/>
    <w:rsid w:val="003F77D7"/>
    <w:rsid w:val="003F7B91"/>
    <w:rsid w:val="003F7E64"/>
    <w:rsid w:val="0040128C"/>
    <w:rsid w:val="00403AF3"/>
    <w:rsid w:val="00407981"/>
    <w:rsid w:val="00407D8B"/>
    <w:rsid w:val="00412BCF"/>
    <w:rsid w:val="00414571"/>
    <w:rsid w:val="004151E4"/>
    <w:rsid w:val="00415D31"/>
    <w:rsid w:val="00415F62"/>
    <w:rsid w:val="0042019E"/>
    <w:rsid w:val="00420E7A"/>
    <w:rsid w:val="004212A7"/>
    <w:rsid w:val="00422C85"/>
    <w:rsid w:val="0042743C"/>
    <w:rsid w:val="00433B23"/>
    <w:rsid w:val="004557E6"/>
    <w:rsid w:val="00456989"/>
    <w:rsid w:val="00457347"/>
    <w:rsid w:val="00457F7D"/>
    <w:rsid w:val="004601BC"/>
    <w:rsid w:val="004602D4"/>
    <w:rsid w:val="00462AB9"/>
    <w:rsid w:val="0046314F"/>
    <w:rsid w:val="0046400B"/>
    <w:rsid w:val="00470979"/>
    <w:rsid w:val="00471ABC"/>
    <w:rsid w:val="00471CAB"/>
    <w:rsid w:val="0047384E"/>
    <w:rsid w:val="00475A5F"/>
    <w:rsid w:val="00480C20"/>
    <w:rsid w:val="00482EB8"/>
    <w:rsid w:val="004831A2"/>
    <w:rsid w:val="00487974"/>
    <w:rsid w:val="00490EBE"/>
    <w:rsid w:val="00493786"/>
    <w:rsid w:val="00493B14"/>
    <w:rsid w:val="004A02D0"/>
    <w:rsid w:val="004A52D9"/>
    <w:rsid w:val="004A53EC"/>
    <w:rsid w:val="004A57F8"/>
    <w:rsid w:val="004A5F93"/>
    <w:rsid w:val="004A7581"/>
    <w:rsid w:val="004B3848"/>
    <w:rsid w:val="004C45D5"/>
    <w:rsid w:val="004C47AB"/>
    <w:rsid w:val="004C5ADD"/>
    <w:rsid w:val="004D5569"/>
    <w:rsid w:val="004E0784"/>
    <w:rsid w:val="004E353C"/>
    <w:rsid w:val="004E3B4E"/>
    <w:rsid w:val="004E55C7"/>
    <w:rsid w:val="004E6014"/>
    <w:rsid w:val="004E730A"/>
    <w:rsid w:val="004F17EF"/>
    <w:rsid w:val="004F3018"/>
    <w:rsid w:val="004F3ECD"/>
    <w:rsid w:val="004F4C0D"/>
    <w:rsid w:val="004F5F89"/>
    <w:rsid w:val="00500B3A"/>
    <w:rsid w:val="00505F5A"/>
    <w:rsid w:val="0051023C"/>
    <w:rsid w:val="00513B02"/>
    <w:rsid w:val="00513E13"/>
    <w:rsid w:val="00516115"/>
    <w:rsid w:val="00516327"/>
    <w:rsid w:val="0052026C"/>
    <w:rsid w:val="0052102A"/>
    <w:rsid w:val="00524107"/>
    <w:rsid w:val="005255FF"/>
    <w:rsid w:val="00525A45"/>
    <w:rsid w:val="005266D7"/>
    <w:rsid w:val="00530F88"/>
    <w:rsid w:val="005317CD"/>
    <w:rsid w:val="005376A0"/>
    <w:rsid w:val="00543414"/>
    <w:rsid w:val="0055189F"/>
    <w:rsid w:val="0055249B"/>
    <w:rsid w:val="005527ED"/>
    <w:rsid w:val="00553F57"/>
    <w:rsid w:val="00556422"/>
    <w:rsid w:val="00564525"/>
    <w:rsid w:val="00564FA1"/>
    <w:rsid w:val="0056562F"/>
    <w:rsid w:val="00565EE8"/>
    <w:rsid w:val="00566BC2"/>
    <w:rsid w:val="00573934"/>
    <w:rsid w:val="0058146F"/>
    <w:rsid w:val="005824F5"/>
    <w:rsid w:val="005829CF"/>
    <w:rsid w:val="0058554D"/>
    <w:rsid w:val="00591D10"/>
    <w:rsid w:val="00593D4D"/>
    <w:rsid w:val="00596587"/>
    <w:rsid w:val="00596C07"/>
    <w:rsid w:val="005A0EE5"/>
    <w:rsid w:val="005A3CF4"/>
    <w:rsid w:val="005A5B7F"/>
    <w:rsid w:val="005A67D3"/>
    <w:rsid w:val="005A6CDC"/>
    <w:rsid w:val="005B0276"/>
    <w:rsid w:val="005B0BAF"/>
    <w:rsid w:val="005B228D"/>
    <w:rsid w:val="005B376D"/>
    <w:rsid w:val="005C013B"/>
    <w:rsid w:val="005C022C"/>
    <w:rsid w:val="005C18FA"/>
    <w:rsid w:val="005C32B6"/>
    <w:rsid w:val="005C36D4"/>
    <w:rsid w:val="005C44B4"/>
    <w:rsid w:val="005D29DF"/>
    <w:rsid w:val="005D4A6A"/>
    <w:rsid w:val="005D4BCD"/>
    <w:rsid w:val="005D515C"/>
    <w:rsid w:val="005E02C1"/>
    <w:rsid w:val="005E172A"/>
    <w:rsid w:val="005E7CCB"/>
    <w:rsid w:val="005F13F7"/>
    <w:rsid w:val="005F4073"/>
    <w:rsid w:val="005F535D"/>
    <w:rsid w:val="005F60FC"/>
    <w:rsid w:val="005F626B"/>
    <w:rsid w:val="005F7DB9"/>
    <w:rsid w:val="00602FE8"/>
    <w:rsid w:val="00605614"/>
    <w:rsid w:val="006126EC"/>
    <w:rsid w:val="00614158"/>
    <w:rsid w:val="006146CD"/>
    <w:rsid w:val="00614A74"/>
    <w:rsid w:val="006159BD"/>
    <w:rsid w:val="0061762F"/>
    <w:rsid w:val="0062123D"/>
    <w:rsid w:val="006223D9"/>
    <w:rsid w:val="00622C18"/>
    <w:rsid w:val="0062304C"/>
    <w:rsid w:val="00623803"/>
    <w:rsid w:val="00626224"/>
    <w:rsid w:val="00633A32"/>
    <w:rsid w:val="006365FD"/>
    <w:rsid w:val="00642516"/>
    <w:rsid w:val="00651360"/>
    <w:rsid w:val="00655785"/>
    <w:rsid w:val="00660B74"/>
    <w:rsid w:val="0066366A"/>
    <w:rsid w:val="006668BB"/>
    <w:rsid w:val="006669A8"/>
    <w:rsid w:val="00666A3A"/>
    <w:rsid w:val="00667517"/>
    <w:rsid w:val="0067027D"/>
    <w:rsid w:val="006725FB"/>
    <w:rsid w:val="00672FFB"/>
    <w:rsid w:val="006742F2"/>
    <w:rsid w:val="006758B7"/>
    <w:rsid w:val="006816D3"/>
    <w:rsid w:val="00685D4C"/>
    <w:rsid w:val="00687028"/>
    <w:rsid w:val="00687E74"/>
    <w:rsid w:val="006959F7"/>
    <w:rsid w:val="006A2C68"/>
    <w:rsid w:val="006A309B"/>
    <w:rsid w:val="006A6A21"/>
    <w:rsid w:val="006B166E"/>
    <w:rsid w:val="006B69A1"/>
    <w:rsid w:val="006C1A37"/>
    <w:rsid w:val="006C3931"/>
    <w:rsid w:val="006C5273"/>
    <w:rsid w:val="006D1150"/>
    <w:rsid w:val="006D132B"/>
    <w:rsid w:val="006D2E5F"/>
    <w:rsid w:val="006D3EF9"/>
    <w:rsid w:val="006D6A8A"/>
    <w:rsid w:val="006E1701"/>
    <w:rsid w:val="006E574E"/>
    <w:rsid w:val="006E5A40"/>
    <w:rsid w:val="006F1260"/>
    <w:rsid w:val="006F154F"/>
    <w:rsid w:val="006F1A27"/>
    <w:rsid w:val="006F2034"/>
    <w:rsid w:val="006F2404"/>
    <w:rsid w:val="007015AC"/>
    <w:rsid w:val="00703835"/>
    <w:rsid w:val="00703871"/>
    <w:rsid w:val="007039C7"/>
    <w:rsid w:val="00707328"/>
    <w:rsid w:val="00707F9D"/>
    <w:rsid w:val="007109C8"/>
    <w:rsid w:val="007109FD"/>
    <w:rsid w:val="007112FF"/>
    <w:rsid w:val="007115CD"/>
    <w:rsid w:val="007124B6"/>
    <w:rsid w:val="00712BF6"/>
    <w:rsid w:val="0071513D"/>
    <w:rsid w:val="00715287"/>
    <w:rsid w:val="00715353"/>
    <w:rsid w:val="0072057D"/>
    <w:rsid w:val="007256C4"/>
    <w:rsid w:val="007258E2"/>
    <w:rsid w:val="00725BB6"/>
    <w:rsid w:val="00725D03"/>
    <w:rsid w:val="00726640"/>
    <w:rsid w:val="00733D3D"/>
    <w:rsid w:val="00736A31"/>
    <w:rsid w:val="00737362"/>
    <w:rsid w:val="00745A58"/>
    <w:rsid w:val="00745CC1"/>
    <w:rsid w:val="00745F9C"/>
    <w:rsid w:val="007511B9"/>
    <w:rsid w:val="00751AFE"/>
    <w:rsid w:val="0075327D"/>
    <w:rsid w:val="00753B61"/>
    <w:rsid w:val="00754DE6"/>
    <w:rsid w:val="00764742"/>
    <w:rsid w:val="007673C7"/>
    <w:rsid w:val="00771BFF"/>
    <w:rsid w:val="007723D3"/>
    <w:rsid w:val="0077613E"/>
    <w:rsid w:val="007773C3"/>
    <w:rsid w:val="00781199"/>
    <w:rsid w:val="007811B4"/>
    <w:rsid w:val="00782DBE"/>
    <w:rsid w:val="007850BB"/>
    <w:rsid w:val="007878E7"/>
    <w:rsid w:val="00792E7F"/>
    <w:rsid w:val="00793B20"/>
    <w:rsid w:val="007A723D"/>
    <w:rsid w:val="007B07FD"/>
    <w:rsid w:val="007B3D32"/>
    <w:rsid w:val="007B4905"/>
    <w:rsid w:val="007B5D7C"/>
    <w:rsid w:val="007B7F19"/>
    <w:rsid w:val="007C3C47"/>
    <w:rsid w:val="007C4731"/>
    <w:rsid w:val="007D59BA"/>
    <w:rsid w:val="007D6B5D"/>
    <w:rsid w:val="007E464A"/>
    <w:rsid w:val="007E7C0B"/>
    <w:rsid w:val="007F1C15"/>
    <w:rsid w:val="007F3465"/>
    <w:rsid w:val="007F5656"/>
    <w:rsid w:val="007F580C"/>
    <w:rsid w:val="007F6E63"/>
    <w:rsid w:val="00803543"/>
    <w:rsid w:val="00804050"/>
    <w:rsid w:val="00804BCE"/>
    <w:rsid w:val="00810065"/>
    <w:rsid w:val="008114B5"/>
    <w:rsid w:val="008121E1"/>
    <w:rsid w:val="00814347"/>
    <w:rsid w:val="008143DF"/>
    <w:rsid w:val="00815E50"/>
    <w:rsid w:val="008162D2"/>
    <w:rsid w:val="00816541"/>
    <w:rsid w:val="00822ADB"/>
    <w:rsid w:val="00822FB5"/>
    <w:rsid w:val="00823007"/>
    <w:rsid w:val="00823520"/>
    <w:rsid w:val="00824D58"/>
    <w:rsid w:val="00830606"/>
    <w:rsid w:val="008320B1"/>
    <w:rsid w:val="008356E5"/>
    <w:rsid w:val="008374AD"/>
    <w:rsid w:val="00845290"/>
    <w:rsid w:val="0084772D"/>
    <w:rsid w:val="008517BF"/>
    <w:rsid w:val="00852B9D"/>
    <w:rsid w:val="00855181"/>
    <w:rsid w:val="00855C07"/>
    <w:rsid w:val="00856BE2"/>
    <w:rsid w:val="00862DB0"/>
    <w:rsid w:val="008637AC"/>
    <w:rsid w:val="0086431F"/>
    <w:rsid w:val="00864ABD"/>
    <w:rsid w:val="00875D58"/>
    <w:rsid w:val="00881FBE"/>
    <w:rsid w:val="00883DE0"/>
    <w:rsid w:val="0088407B"/>
    <w:rsid w:val="008854A0"/>
    <w:rsid w:val="008861AA"/>
    <w:rsid w:val="008916BC"/>
    <w:rsid w:val="0089527F"/>
    <w:rsid w:val="00895312"/>
    <w:rsid w:val="00895623"/>
    <w:rsid w:val="008A0007"/>
    <w:rsid w:val="008A287A"/>
    <w:rsid w:val="008A43EB"/>
    <w:rsid w:val="008A4601"/>
    <w:rsid w:val="008A5A23"/>
    <w:rsid w:val="008A5A63"/>
    <w:rsid w:val="008B045F"/>
    <w:rsid w:val="008B1A62"/>
    <w:rsid w:val="008B53F1"/>
    <w:rsid w:val="008C2104"/>
    <w:rsid w:val="008C4ABD"/>
    <w:rsid w:val="008C5F3D"/>
    <w:rsid w:val="008C7E64"/>
    <w:rsid w:val="008D01F0"/>
    <w:rsid w:val="008D132C"/>
    <w:rsid w:val="008D3FB2"/>
    <w:rsid w:val="008E0294"/>
    <w:rsid w:val="008E0426"/>
    <w:rsid w:val="008E0FB8"/>
    <w:rsid w:val="008E1934"/>
    <w:rsid w:val="008E6AC6"/>
    <w:rsid w:val="008E7703"/>
    <w:rsid w:val="008F13E0"/>
    <w:rsid w:val="008F1F65"/>
    <w:rsid w:val="008F207D"/>
    <w:rsid w:val="008F4D3C"/>
    <w:rsid w:val="008F572C"/>
    <w:rsid w:val="008F6588"/>
    <w:rsid w:val="008F6E25"/>
    <w:rsid w:val="00902676"/>
    <w:rsid w:val="00902CA9"/>
    <w:rsid w:val="00902FCA"/>
    <w:rsid w:val="00903E01"/>
    <w:rsid w:val="00911E99"/>
    <w:rsid w:val="0091518A"/>
    <w:rsid w:val="00915473"/>
    <w:rsid w:val="00915B21"/>
    <w:rsid w:val="009232F1"/>
    <w:rsid w:val="00926182"/>
    <w:rsid w:val="00927270"/>
    <w:rsid w:val="00930344"/>
    <w:rsid w:val="00933338"/>
    <w:rsid w:val="00934738"/>
    <w:rsid w:val="00935E45"/>
    <w:rsid w:val="009364D0"/>
    <w:rsid w:val="00936FB6"/>
    <w:rsid w:val="0093700E"/>
    <w:rsid w:val="009434EC"/>
    <w:rsid w:val="00946469"/>
    <w:rsid w:val="009557A0"/>
    <w:rsid w:val="00960D51"/>
    <w:rsid w:val="0096354C"/>
    <w:rsid w:val="00971267"/>
    <w:rsid w:val="00972284"/>
    <w:rsid w:val="00974E10"/>
    <w:rsid w:val="00977C7D"/>
    <w:rsid w:val="009802F6"/>
    <w:rsid w:val="00982416"/>
    <w:rsid w:val="00984573"/>
    <w:rsid w:val="009919D9"/>
    <w:rsid w:val="009A0BD1"/>
    <w:rsid w:val="009A3828"/>
    <w:rsid w:val="009A517C"/>
    <w:rsid w:val="009A7A95"/>
    <w:rsid w:val="009B1692"/>
    <w:rsid w:val="009B4F1D"/>
    <w:rsid w:val="009C0763"/>
    <w:rsid w:val="009C5629"/>
    <w:rsid w:val="009C713F"/>
    <w:rsid w:val="009C7DF9"/>
    <w:rsid w:val="009D1E1A"/>
    <w:rsid w:val="009D3721"/>
    <w:rsid w:val="009D40C7"/>
    <w:rsid w:val="009D56D1"/>
    <w:rsid w:val="009E077D"/>
    <w:rsid w:val="009E164C"/>
    <w:rsid w:val="009E74A4"/>
    <w:rsid w:val="009F01A9"/>
    <w:rsid w:val="009F4B5A"/>
    <w:rsid w:val="009F53B9"/>
    <w:rsid w:val="009F6833"/>
    <w:rsid w:val="00A00722"/>
    <w:rsid w:val="00A01037"/>
    <w:rsid w:val="00A0220F"/>
    <w:rsid w:val="00A02548"/>
    <w:rsid w:val="00A028C4"/>
    <w:rsid w:val="00A04C66"/>
    <w:rsid w:val="00A0683C"/>
    <w:rsid w:val="00A072F3"/>
    <w:rsid w:val="00A079A7"/>
    <w:rsid w:val="00A1184D"/>
    <w:rsid w:val="00A123E6"/>
    <w:rsid w:val="00A1250C"/>
    <w:rsid w:val="00A152E8"/>
    <w:rsid w:val="00A20DFD"/>
    <w:rsid w:val="00A22110"/>
    <w:rsid w:val="00A22716"/>
    <w:rsid w:val="00A24887"/>
    <w:rsid w:val="00A25166"/>
    <w:rsid w:val="00A26D96"/>
    <w:rsid w:val="00A30FA1"/>
    <w:rsid w:val="00A31973"/>
    <w:rsid w:val="00A46303"/>
    <w:rsid w:val="00A473FE"/>
    <w:rsid w:val="00A5143F"/>
    <w:rsid w:val="00A53922"/>
    <w:rsid w:val="00A5614B"/>
    <w:rsid w:val="00A608D0"/>
    <w:rsid w:val="00A74E50"/>
    <w:rsid w:val="00A82B02"/>
    <w:rsid w:val="00A83309"/>
    <w:rsid w:val="00A84092"/>
    <w:rsid w:val="00A84882"/>
    <w:rsid w:val="00A850A7"/>
    <w:rsid w:val="00A867CF"/>
    <w:rsid w:val="00A920EE"/>
    <w:rsid w:val="00A94B91"/>
    <w:rsid w:val="00A95F74"/>
    <w:rsid w:val="00A96751"/>
    <w:rsid w:val="00A967F3"/>
    <w:rsid w:val="00AA7565"/>
    <w:rsid w:val="00AB1100"/>
    <w:rsid w:val="00AB2084"/>
    <w:rsid w:val="00AB2367"/>
    <w:rsid w:val="00AB4590"/>
    <w:rsid w:val="00AB46C2"/>
    <w:rsid w:val="00AB4F95"/>
    <w:rsid w:val="00AB6540"/>
    <w:rsid w:val="00AC035F"/>
    <w:rsid w:val="00AC0D9E"/>
    <w:rsid w:val="00AC1BBA"/>
    <w:rsid w:val="00AC1F08"/>
    <w:rsid w:val="00AC615B"/>
    <w:rsid w:val="00AC65AC"/>
    <w:rsid w:val="00AC7096"/>
    <w:rsid w:val="00AC7EDF"/>
    <w:rsid w:val="00AD10B0"/>
    <w:rsid w:val="00AD1AF0"/>
    <w:rsid w:val="00AD1FAB"/>
    <w:rsid w:val="00AD1FB0"/>
    <w:rsid w:val="00AD4E19"/>
    <w:rsid w:val="00AE0F33"/>
    <w:rsid w:val="00AF17D5"/>
    <w:rsid w:val="00AF2446"/>
    <w:rsid w:val="00AF5379"/>
    <w:rsid w:val="00B00133"/>
    <w:rsid w:val="00B048E0"/>
    <w:rsid w:val="00B04A89"/>
    <w:rsid w:val="00B1188E"/>
    <w:rsid w:val="00B1402E"/>
    <w:rsid w:val="00B15B78"/>
    <w:rsid w:val="00B15BC7"/>
    <w:rsid w:val="00B176C2"/>
    <w:rsid w:val="00B17B3F"/>
    <w:rsid w:val="00B21FF2"/>
    <w:rsid w:val="00B22E63"/>
    <w:rsid w:val="00B2355E"/>
    <w:rsid w:val="00B30335"/>
    <w:rsid w:val="00B31369"/>
    <w:rsid w:val="00B31D8A"/>
    <w:rsid w:val="00B35130"/>
    <w:rsid w:val="00B46EEF"/>
    <w:rsid w:val="00B47DD8"/>
    <w:rsid w:val="00B51696"/>
    <w:rsid w:val="00B51F3A"/>
    <w:rsid w:val="00B545D9"/>
    <w:rsid w:val="00B55835"/>
    <w:rsid w:val="00B603F4"/>
    <w:rsid w:val="00B6082B"/>
    <w:rsid w:val="00B60DB8"/>
    <w:rsid w:val="00B628B9"/>
    <w:rsid w:val="00B66765"/>
    <w:rsid w:val="00B66C4E"/>
    <w:rsid w:val="00B72332"/>
    <w:rsid w:val="00B72ECC"/>
    <w:rsid w:val="00B77DDF"/>
    <w:rsid w:val="00B84119"/>
    <w:rsid w:val="00B8522D"/>
    <w:rsid w:val="00B85C02"/>
    <w:rsid w:val="00B93D28"/>
    <w:rsid w:val="00B94B18"/>
    <w:rsid w:val="00B95E51"/>
    <w:rsid w:val="00B96529"/>
    <w:rsid w:val="00B9656A"/>
    <w:rsid w:val="00B972D2"/>
    <w:rsid w:val="00BA18E5"/>
    <w:rsid w:val="00BA3D22"/>
    <w:rsid w:val="00BB1168"/>
    <w:rsid w:val="00BB22DD"/>
    <w:rsid w:val="00BB6C59"/>
    <w:rsid w:val="00BB6D1A"/>
    <w:rsid w:val="00BC0DC1"/>
    <w:rsid w:val="00BC2002"/>
    <w:rsid w:val="00BC6882"/>
    <w:rsid w:val="00BC76B1"/>
    <w:rsid w:val="00BD1D27"/>
    <w:rsid w:val="00BD2C00"/>
    <w:rsid w:val="00BD744A"/>
    <w:rsid w:val="00BE1B84"/>
    <w:rsid w:val="00BE4104"/>
    <w:rsid w:val="00BE61BE"/>
    <w:rsid w:val="00BF1CC7"/>
    <w:rsid w:val="00BF31D7"/>
    <w:rsid w:val="00BF3ABD"/>
    <w:rsid w:val="00BF4601"/>
    <w:rsid w:val="00BF70DE"/>
    <w:rsid w:val="00C00181"/>
    <w:rsid w:val="00C00B18"/>
    <w:rsid w:val="00C050CE"/>
    <w:rsid w:val="00C05573"/>
    <w:rsid w:val="00C06824"/>
    <w:rsid w:val="00C0746B"/>
    <w:rsid w:val="00C07F58"/>
    <w:rsid w:val="00C10071"/>
    <w:rsid w:val="00C13A7C"/>
    <w:rsid w:val="00C1632F"/>
    <w:rsid w:val="00C35713"/>
    <w:rsid w:val="00C40419"/>
    <w:rsid w:val="00C421B9"/>
    <w:rsid w:val="00C43162"/>
    <w:rsid w:val="00C43BFE"/>
    <w:rsid w:val="00C47AF4"/>
    <w:rsid w:val="00C50454"/>
    <w:rsid w:val="00C512CE"/>
    <w:rsid w:val="00C621A5"/>
    <w:rsid w:val="00C6513C"/>
    <w:rsid w:val="00C7032C"/>
    <w:rsid w:val="00C75F2B"/>
    <w:rsid w:val="00C76582"/>
    <w:rsid w:val="00C778CB"/>
    <w:rsid w:val="00C83074"/>
    <w:rsid w:val="00C857EC"/>
    <w:rsid w:val="00C86AA6"/>
    <w:rsid w:val="00C87298"/>
    <w:rsid w:val="00C90CE2"/>
    <w:rsid w:val="00C911C3"/>
    <w:rsid w:val="00C97EA9"/>
    <w:rsid w:val="00CA32D4"/>
    <w:rsid w:val="00CA43E9"/>
    <w:rsid w:val="00CA6A9C"/>
    <w:rsid w:val="00CB03C2"/>
    <w:rsid w:val="00CB1850"/>
    <w:rsid w:val="00CB2B7A"/>
    <w:rsid w:val="00CB64D5"/>
    <w:rsid w:val="00CC5F59"/>
    <w:rsid w:val="00CD0BE4"/>
    <w:rsid w:val="00CD2A43"/>
    <w:rsid w:val="00CD5B64"/>
    <w:rsid w:val="00CD5F1E"/>
    <w:rsid w:val="00CD794C"/>
    <w:rsid w:val="00CE02DD"/>
    <w:rsid w:val="00CE2BD9"/>
    <w:rsid w:val="00CE3A33"/>
    <w:rsid w:val="00CE54C4"/>
    <w:rsid w:val="00CE6148"/>
    <w:rsid w:val="00CE66CD"/>
    <w:rsid w:val="00CE7C5F"/>
    <w:rsid w:val="00CF177C"/>
    <w:rsid w:val="00CF776D"/>
    <w:rsid w:val="00D015AC"/>
    <w:rsid w:val="00D024BC"/>
    <w:rsid w:val="00D04F6C"/>
    <w:rsid w:val="00D0665D"/>
    <w:rsid w:val="00D104CF"/>
    <w:rsid w:val="00D1207F"/>
    <w:rsid w:val="00D12221"/>
    <w:rsid w:val="00D139E2"/>
    <w:rsid w:val="00D20FEB"/>
    <w:rsid w:val="00D2172C"/>
    <w:rsid w:val="00D21EB8"/>
    <w:rsid w:val="00D2301C"/>
    <w:rsid w:val="00D2464F"/>
    <w:rsid w:val="00D275DB"/>
    <w:rsid w:val="00D27C5A"/>
    <w:rsid w:val="00D31EE6"/>
    <w:rsid w:val="00D420D0"/>
    <w:rsid w:val="00D432B1"/>
    <w:rsid w:val="00D4486A"/>
    <w:rsid w:val="00D52525"/>
    <w:rsid w:val="00D541E1"/>
    <w:rsid w:val="00D5738F"/>
    <w:rsid w:val="00D61879"/>
    <w:rsid w:val="00D62446"/>
    <w:rsid w:val="00D64C72"/>
    <w:rsid w:val="00D66341"/>
    <w:rsid w:val="00D66788"/>
    <w:rsid w:val="00D679F3"/>
    <w:rsid w:val="00D7233E"/>
    <w:rsid w:val="00D72EF7"/>
    <w:rsid w:val="00D806A6"/>
    <w:rsid w:val="00D80845"/>
    <w:rsid w:val="00D817D6"/>
    <w:rsid w:val="00D8228A"/>
    <w:rsid w:val="00D86740"/>
    <w:rsid w:val="00D90356"/>
    <w:rsid w:val="00D9292D"/>
    <w:rsid w:val="00D93545"/>
    <w:rsid w:val="00D93ED7"/>
    <w:rsid w:val="00D93F0C"/>
    <w:rsid w:val="00DA0D4B"/>
    <w:rsid w:val="00DA42E3"/>
    <w:rsid w:val="00DA4D92"/>
    <w:rsid w:val="00DA6929"/>
    <w:rsid w:val="00DB190D"/>
    <w:rsid w:val="00DB2E8D"/>
    <w:rsid w:val="00DB3F0E"/>
    <w:rsid w:val="00DB435E"/>
    <w:rsid w:val="00DB53E7"/>
    <w:rsid w:val="00DC0D92"/>
    <w:rsid w:val="00DC1065"/>
    <w:rsid w:val="00DC1A72"/>
    <w:rsid w:val="00DC1AB7"/>
    <w:rsid w:val="00DC3A2A"/>
    <w:rsid w:val="00DC45B8"/>
    <w:rsid w:val="00DC6DAF"/>
    <w:rsid w:val="00DD41FC"/>
    <w:rsid w:val="00DD42F2"/>
    <w:rsid w:val="00DD4800"/>
    <w:rsid w:val="00DD5852"/>
    <w:rsid w:val="00DE3E88"/>
    <w:rsid w:val="00DE5AC8"/>
    <w:rsid w:val="00DF12E4"/>
    <w:rsid w:val="00DF5938"/>
    <w:rsid w:val="00DF622A"/>
    <w:rsid w:val="00DF6802"/>
    <w:rsid w:val="00E00766"/>
    <w:rsid w:val="00E02223"/>
    <w:rsid w:val="00E03B6A"/>
    <w:rsid w:val="00E06067"/>
    <w:rsid w:val="00E102FA"/>
    <w:rsid w:val="00E12B66"/>
    <w:rsid w:val="00E132F9"/>
    <w:rsid w:val="00E13D74"/>
    <w:rsid w:val="00E1569F"/>
    <w:rsid w:val="00E15A0F"/>
    <w:rsid w:val="00E161F5"/>
    <w:rsid w:val="00E20A57"/>
    <w:rsid w:val="00E20DC7"/>
    <w:rsid w:val="00E21873"/>
    <w:rsid w:val="00E2495F"/>
    <w:rsid w:val="00E26A56"/>
    <w:rsid w:val="00E275F2"/>
    <w:rsid w:val="00E27C89"/>
    <w:rsid w:val="00E34E45"/>
    <w:rsid w:val="00E35EF5"/>
    <w:rsid w:val="00E36DD9"/>
    <w:rsid w:val="00E374E4"/>
    <w:rsid w:val="00E37F39"/>
    <w:rsid w:val="00E407C7"/>
    <w:rsid w:val="00E47EA9"/>
    <w:rsid w:val="00E52161"/>
    <w:rsid w:val="00E57C54"/>
    <w:rsid w:val="00E6172A"/>
    <w:rsid w:val="00E6208F"/>
    <w:rsid w:val="00E70E8C"/>
    <w:rsid w:val="00E7122F"/>
    <w:rsid w:val="00E716E5"/>
    <w:rsid w:val="00E7349B"/>
    <w:rsid w:val="00E76B69"/>
    <w:rsid w:val="00E82068"/>
    <w:rsid w:val="00E831DC"/>
    <w:rsid w:val="00E8375D"/>
    <w:rsid w:val="00E83C10"/>
    <w:rsid w:val="00E85000"/>
    <w:rsid w:val="00E85250"/>
    <w:rsid w:val="00E909EF"/>
    <w:rsid w:val="00E91475"/>
    <w:rsid w:val="00E9155F"/>
    <w:rsid w:val="00E946E4"/>
    <w:rsid w:val="00E96469"/>
    <w:rsid w:val="00E970DF"/>
    <w:rsid w:val="00E9736C"/>
    <w:rsid w:val="00EA0E60"/>
    <w:rsid w:val="00EA6339"/>
    <w:rsid w:val="00EA65A0"/>
    <w:rsid w:val="00EA71AA"/>
    <w:rsid w:val="00EA7648"/>
    <w:rsid w:val="00EB05D2"/>
    <w:rsid w:val="00EB1254"/>
    <w:rsid w:val="00EB71BB"/>
    <w:rsid w:val="00EC5092"/>
    <w:rsid w:val="00EC78A3"/>
    <w:rsid w:val="00ED01BA"/>
    <w:rsid w:val="00ED3099"/>
    <w:rsid w:val="00ED6B54"/>
    <w:rsid w:val="00ED6EF7"/>
    <w:rsid w:val="00EE6B42"/>
    <w:rsid w:val="00EF521E"/>
    <w:rsid w:val="00EF6489"/>
    <w:rsid w:val="00F01B66"/>
    <w:rsid w:val="00F02DAB"/>
    <w:rsid w:val="00F0371B"/>
    <w:rsid w:val="00F0522B"/>
    <w:rsid w:val="00F05878"/>
    <w:rsid w:val="00F1084E"/>
    <w:rsid w:val="00F10CA7"/>
    <w:rsid w:val="00F12487"/>
    <w:rsid w:val="00F133EA"/>
    <w:rsid w:val="00F152BD"/>
    <w:rsid w:val="00F1609C"/>
    <w:rsid w:val="00F17A41"/>
    <w:rsid w:val="00F2152C"/>
    <w:rsid w:val="00F233FB"/>
    <w:rsid w:val="00F255A9"/>
    <w:rsid w:val="00F2569C"/>
    <w:rsid w:val="00F25869"/>
    <w:rsid w:val="00F274EE"/>
    <w:rsid w:val="00F32279"/>
    <w:rsid w:val="00F32551"/>
    <w:rsid w:val="00F327AA"/>
    <w:rsid w:val="00F3557B"/>
    <w:rsid w:val="00F357E7"/>
    <w:rsid w:val="00F3605E"/>
    <w:rsid w:val="00F37E8D"/>
    <w:rsid w:val="00F4101F"/>
    <w:rsid w:val="00F42F4F"/>
    <w:rsid w:val="00F42F67"/>
    <w:rsid w:val="00F44135"/>
    <w:rsid w:val="00F5125A"/>
    <w:rsid w:val="00F51841"/>
    <w:rsid w:val="00F52DFE"/>
    <w:rsid w:val="00F53195"/>
    <w:rsid w:val="00F55F2F"/>
    <w:rsid w:val="00F57B3C"/>
    <w:rsid w:val="00F60F11"/>
    <w:rsid w:val="00F61E3C"/>
    <w:rsid w:val="00F62B30"/>
    <w:rsid w:val="00F633C6"/>
    <w:rsid w:val="00F667B7"/>
    <w:rsid w:val="00F725ED"/>
    <w:rsid w:val="00F7482D"/>
    <w:rsid w:val="00F800C5"/>
    <w:rsid w:val="00F8150B"/>
    <w:rsid w:val="00F84FED"/>
    <w:rsid w:val="00F86F99"/>
    <w:rsid w:val="00F90DB4"/>
    <w:rsid w:val="00F90FA2"/>
    <w:rsid w:val="00F92381"/>
    <w:rsid w:val="00F94CBE"/>
    <w:rsid w:val="00F95170"/>
    <w:rsid w:val="00FA0E8F"/>
    <w:rsid w:val="00FA15E4"/>
    <w:rsid w:val="00FA38A1"/>
    <w:rsid w:val="00FA60F5"/>
    <w:rsid w:val="00FA6680"/>
    <w:rsid w:val="00FA76D2"/>
    <w:rsid w:val="00FC0A17"/>
    <w:rsid w:val="00FC0B86"/>
    <w:rsid w:val="00FC2FE5"/>
    <w:rsid w:val="00FC3C53"/>
    <w:rsid w:val="00FC498C"/>
    <w:rsid w:val="00FC7BDD"/>
    <w:rsid w:val="00FD1C1B"/>
    <w:rsid w:val="00FD3A9F"/>
    <w:rsid w:val="00FD3C49"/>
    <w:rsid w:val="00FD6FF7"/>
    <w:rsid w:val="00FE244E"/>
    <w:rsid w:val="00FE2D12"/>
    <w:rsid w:val="00FE7258"/>
    <w:rsid w:val="00FE766F"/>
    <w:rsid w:val="00FE7C9F"/>
    <w:rsid w:val="00FF557C"/>
    <w:rsid w:val="00FF6769"/>
    <w:rsid w:val="00FF7A59"/>
    <w:rsid w:val="037DB3E6"/>
    <w:rsid w:val="03DB786E"/>
    <w:rsid w:val="04B98AAD"/>
    <w:rsid w:val="05C675FD"/>
    <w:rsid w:val="0629DDF5"/>
    <w:rsid w:val="06BB53B7"/>
    <w:rsid w:val="06DF2E9A"/>
    <w:rsid w:val="07FDD026"/>
    <w:rsid w:val="0849597D"/>
    <w:rsid w:val="08B0FF14"/>
    <w:rsid w:val="0AC1A274"/>
    <w:rsid w:val="0C1DDCBC"/>
    <w:rsid w:val="0C652D05"/>
    <w:rsid w:val="0D244146"/>
    <w:rsid w:val="0DAFA3C6"/>
    <w:rsid w:val="0F1776FB"/>
    <w:rsid w:val="10A22E45"/>
    <w:rsid w:val="10BFF1EB"/>
    <w:rsid w:val="11978EED"/>
    <w:rsid w:val="11ACFA3B"/>
    <w:rsid w:val="11B4523B"/>
    <w:rsid w:val="11D74328"/>
    <w:rsid w:val="12301CF0"/>
    <w:rsid w:val="1302CB13"/>
    <w:rsid w:val="14BD44B0"/>
    <w:rsid w:val="150EE3EA"/>
    <w:rsid w:val="153B8133"/>
    <w:rsid w:val="17958D99"/>
    <w:rsid w:val="1808AD6E"/>
    <w:rsid w:val="19182412"/>
    <w:rsid w:val="19325A19"/>
    <w:rsid w:val="1B2A53F6"/>
    <w:rsid w:val="1B3C90FD"/>
    <w:rsid w:val="1D5F2AA4"/>
    <w:rsid w:val="1DD45939"/>
    <w:rsid w:val="1EA54179"/>
    <w:rsid w:val="1EB7318E"/>
    <w:rsid w:val="1F99715A"/>
    <w:rsid w:val="2023361C"/>
    <w:rsid w:val="20D22E06"/>
    <w:rsid w:val="22326456"/>
    <w:rsid w:val="244D3BEB"/>
    <w:rsid w:val="24C0C6D5"/>
    <w:rsid w:val="25F90E2D"/>
    <w:rsid w:val="26818CB5"/>
    <w:rsid w:val="26E73AF1"/>
    <w:rsid w:val="26EF1C7A"/>
    <w:rsid w:val="2817C03F"/>
    <w:rsid w:val="2818CAAF"/>
    <w:rsid w:val="28B2574B"/>
    <w:rsid w:val="29092215"/>
    <w:rsid w:val="2A67398B"/>
    <w:rsid w:val="2B9CA1E8"/>
    <w:rsid w:val="2C6EE3CE"/>
    <w:rsid w:val="2CED0CFB"/>
    <w:rsid w:val="2D899B3F"/>
    <w:rsid w:val="2E52265A"/>
    <w:rsid w:val="2E82BB95"/>
    <w:rsid w:val="2EB85922"/>
    <w:rsid w:val="2EC8D08D"/>
    <w:rsid w:val="2F1E8BEA"/>
    <w:rsid w:val="308CBFB7"/>
    <w:rsid w:val="30F7DC61"/>
    <w:rsid w:val="317FBA83"/>
    <w:rsid w:val="31DFC75D"/>
    <w:rsid w:val="324D9293"/>
    <w:rsid w:val="32DF0746"/>
    <w:rsid w:val="3364F6C5"/>
    <w:rsid w:val="33CE4FA9"/>
    <w:rsid w:val="33D4FD51"/>
    <w:rsid w:val="352F0BDD"/>
    <w:rsid w:val="357BAB74"/>
    <w:rsid w:val="364ACFC4"/>
    <w:rsid w:val="36F122DE"/>
    <w:rsid w:val="36FE8890"/>
    <w:rsid w:val="37E57135"/>
    <w:rsid w:val="3941EB41"/>
    <w:rsid w:val="3C37C695"/>
    <w:rsid w:val="3C550C99"/>
    <w:rsid w:val="3C850798"/>
    <w:rsid w:val="3CB8E258"/>
    <w:rsid w:val="3CC7038A"/>
    <w:rsid w:val="3DF324DA"/>
    <w:rsid w:val="3FF855BF"/>
    <w:rsid w:val="4069FF6F"/>
    <w:rsid w:val="40BCA9A5"/>
    <w:rsid w:val="43D7277F"/>
    <w:rsid w:val="460E66DE"/>
    <w:rsid w:val="46C5E4ED"/>
    <w:rsid w:val="48527DE8"/>
    <w:rsid w:val="48A254D5"/>
    <w:rsid w:val="4A3E2536"/>
    <w:rsid w:val="4B044C59"/>
    <w:rsid w:val="4BD9F597"/>
    <w:rsid w:val="4BF17C4B"/>
    <w:rsid w:val="4D027059"/>
    <w:rsid w:val="4D75C5F8"/>
    <w:rsid w:val="4F4197C9"/>
    <w:rsid w:val="4F8B96F8"/>
    <w:rsid w:val="4FA55C73"/>
    <w:rsid w:val="50761ECD"/>
    <w:rsid w:val="52F2A9BB"/>
    <w:rsid w:val="543EBF4E"/>
    <w:rsid w:val="54715821"/>
    <w:rsid w:val="54C8D416"/>
    <w:rsid w:val="54D49014"/>
    <w:rsid w:val="554B15D3"/>
    <w:rsid w:val="56BB1263"/>
    <w:rsid w:val="574115CC"/>
    <w:rsid w:val="5810CE6D"/>
    <w:rsid w:val="5CA88178"/>
    <w:rsid w:val="5D8793A4"/>
    <w:rsid w:val="5E264D10"/>
    <w:rsid w:val="5EDE086F"/>
    <w:rsid w:val="5F905051"/>
    <w:rsid w:val="5FA9EA55"/>
    <w:rsid w:val="61549A8F"/>
    <w:rsid w:val="61EAD142"/>
    <w:rsid w:val="63229481"/>
    <w:rsid w:val="633C7A37"/>
    <w:rsid w:val="63EC7ABB"/>
    <w:rsid w:val="65FDBD9E"/>
    <w:rsid w:val="66F6804D"/>
    <w:rsid w:val="680D669E"/>
    <w:rsid w:val="6B31E055"/>
    <w:rsid w:val="6C88C09A"/>
    <w:rsid w:val="6CD450C4"/>
    <w:rsid w:val="6CE0D7C1"/>
    <w:rsid w:val="7233BA81"/>
    <w:rsid w:val="73A03722"/>
    <w:rsid w:val="765B2A02"/>
    <w:rsid w:val="768C6D27"/>
    <w:rsid w:val="76B9A7E0"/>
    <w:rsid w:val="76EEF3EF"/>
    <w:rsid w:val="777B7CFA"/>
    <w:rsid w:val="786B8878"/>
    <w:rsid w:val="7AC2280C"/>
    <w:rsid w:val="7B978AE8"/>
    <w:rsid w:val="7BBBCF3D"/>
    <w:rsid w:val="7C081D98"/>
    <w:rsid w:val="7C2F599E"/>
    <w:rsid w:val="7C650DF4"/>
    <w:rsid w:val="7D32FC2B"/>
    <w:rsid w:val="7DB0E0BD"/>
    <w:rsid w:val="7FFFD4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702560"/>
  <w15:chartTrackingRefBased/>
  <w15:docId w15:val="{47B7EB89-C36D-4B45-A4C2-4CCCC52EA8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162D2"/>
    <w:rPr>
      <w:rFonts w:ascii="Times New Roman" w:hAnsi="Times New Roman"/>
      <w:sz w:val="24"/>
    </w:rPr>
  </w:style>
  <w:style w:type="paragraph" w:styleId="Heading1">
    <w:name w:val="heading 1"/>
    <w:basedOn w:val="Normal"/>
    <w:next w:val="Normal"/>
    <w:link w:val="Heading1Char"/>
    <w:uiPriority w:val="9"/>
    <w:qFormat/>
    <w:rsid w:val="00AC615B"/>
    <w:pPr>
      <w:keepNext/>
      <w:keepLines/>
      <w:spacing w:before="240" w:after="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E96469"/>
    <w:pPr>
      <w:keepNext/>
      <w:keepLines/>
      <w:spacing w:before="40" w:after="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615B"/>
    <w:rPr>
      <w:rFonts w:ascii="Times New Roman" w:eastAsiaTheme="majorEastAsia" w:hAnsi="Times New Roman" w:cstheme="majorBidi"/>
      <w:b/>
      <w:color w:val="000000" w:themeColor="text1"/>
      <w:sz w:val="32"/>
      <w:szCs w:val="32"/>
    </w:rPr>
  </w:style>
  <w:style w:type="paragraph" w:styleId="Bibliography">
    <w:name w:val="Bibliography"/>
    <w:basedOn w:val="Normal"/>
    <w:next w:val="Normal"/>
    <w:uiPriority w:val="37"/>
    <w:unhideWhenUsed/>
    <w:rsid w:val="00CE7C5F"/>
  </w:style>
  <w:style w:type="paragraph" w:styleId="Header">
    <w:name w:val="header"/>
    <w:basedOn w:val="Normal"/>
    <w:link w:val="HeaderChar"/>
    <w:uiPriority w:val="99"/>
    <w:unhideWhenUsed/>
    <w:rsid w:val="00A95F74"/>
    <w:pPr>
      <w:tabs>
        <w:tab w:val="center" w:pos="4680"/>
        <w:tab w:val="right" w:pos="9360"/>
      </w:tabs>
      <w:spacing w:after="0" w:line="240" w:lineRule="auto"/>
    </w:pPr>
  </w:style>
  <w:style w:type="character" w:customStyle="1" w:styleId="HeaderChar">
    <w:name w:val="Header Char"/>
    <w:basedOn w:val="DefaultParagraphFont"/>
    <w:link w:val="Header"/>
    <w:uiPriority w:val="99"/>
    <w:rsid w:val="00A95F74"/>
    <w:rPr>
      <w:rFonts w:ascii="Times New Roman" w:hAnsi="Times New Roman"/>
      <w:sz w:val="24"/>
    </w:rPr>
  </w:style>
  <w:style w:type="paragraph" w:styleId="Footer">
    <w:name w:val="footer"/>
    <w:basedOn w:val="Normal"/>
    <w:link w:val="FooterChar"/>
    <w:uiPriority w:val="99"/>
    <w:unhideWhenUsed/>
    <w:rsid w:val="00A95F74"/>
    <w:pPr>
      <w:tabs>
        <w:tab w:val="center" w:pos="4680"/>
        <w:tab w:val="right" w:pos="9360"/>
      </w:tabs>
      <w:spacing w:after="0" w:line="240" w:lineRule="auto"/>
    </w:pPr>
  </w:style>
  <w:style w:type="character" w:customStyle="1" w:styleId="FooterChar">
    <w:name w:val="Footer Char"/>
    <w:basedOn w:val="DefaultParagraphFont"/>
    <w:link w:val="Footer"/>
    <w:uiPriority w:val="99"/>
    <w:rsid w:val="00A95F74"/>
    <w:rPr>
      <w:rFonts w:ascii="Times New Roman" w:hAnsi="Times New Roman"/>
      <w:sz w:val="24"/>
    </w:rPr>
  </w:style>
  <w:style w:type="character" w:customStyle="1" w:styleId="Heading2Char">
    <w:name w:val="Heading 2 Char"/>
    <w:basedOn w:val="DefaultParagraphFont"/>
    <w:link w:val="Heading2"/>
    <w:uiPriority w:val="9"/>
    <w:rsid w:val="00E96469"/>
    <w:rPr>
      <w:rFonts w:ascii="Times New Roman" w:eastAsiaTheme="majorEastAsia" w:hAnsi="Times New Roman" w:cstheme="majorBidi"/>
      <w:b/>
      <w:color w:val="000000" w:themeColor="text1"/>
      <w:sz w:val="24"/>
      <w:szCs w:val="26"/>
    </w:rPr>
  </w:style>
  <w:style w:type="paragraph" w:styleId="Revision">
    <w:name w:val="Revision"/>
    <w:hidden/>
    <w:uiPriority w:val="99"/>
    <w:semiHidden/>
    <w:rsid w:val="000917A5"/>
    <w:pPr>
      <w:spacing w:after="0" w:line="240" w:lineRule="auto"/>
    </w:pPr>
    <w:rPr>
      <w:rFonts w:ascii="Times New Roman" w:hAnsi="Times New Roman"/>
      <w:sz w:val="24"/>
    </w:rPr>
  </w:style>
  <w:style w:type="paragraph" w:styleId="CommentText">
    <w:name w:val="annotation text"/>
    <w:basedOn w:val="Normal"/>
    <w:link w:val="CommentTextChar"/>
    <w:uiPriority w:val="99"/>
    <w:unhideWhenUsed/>
    <w:rsid w:val="004601BC"/>
    <w:pPr>
      <w:spacing w:line="240" w:lineRule="auto"/>
    </w:pPr>
    <w:rPr>
      <w:rFonts w:asciiTheme="minorHAnsi" w:hAnsiTheme="minorHAnsi"/>
      <w:sz w:val="20"/>
      <w:szCs w:val="20"/>
    </w:rPr>
  </w:style>
  <w:style w:type="character" w:customStyle="1" w:styleId="CommentTextChar">
    <w:name w:val="Comment Text Char"/>
    <w:basedOn w:val="DefaultParagraphFont"/>
    <w:link w:val="CommentText"/>
    <w:uiPriority w:val="99"/>
    <w:rsid w:val="004601BC"/>
    <w:rPr>
      <w:sz w:val="20"/>
      <w:szCs w:val="20"/>
    </w:rPr>
  </w:style>
  <w:style w:type="character" w:styleId="CommentReference">
    <w:name w:val="annotation reference"/>
    <w:basedOn w:val="DefaultParagraphFont"/>
    <w:uiPriority w:val="99"/>
    <w:semiHidden/>
    <w:unhideWhenUsed/>
    <w:rsid w:val="004601BC"/>
    <w:rPr>
      <w:sz w:val="16"/>
      <w:szCs w:val="16"/>
    </w:rPr>
  </w:style>
  <w:style w:type="paragraph" w:styleId="CommentSubject">
    <w:name w:val="annotation subject"/>
    <w:basedOn w:val="CommentText"/>
    <w:next w:val="CommentText"/>
    <w:link w:val="CommentSubjectChar"/>
    <w:uiPriority w:val="99"/>
    <w:semiHidden/>
    <w:unhideWhenUsed/>
    <w:rsid w:val="00707328"/>
    <w:rPr>
      <w:rFonts w:ascii="Times New Roman" w:hAnsi="Times New Roman"/>
      <w:b/>
      <w:bCs/>
    </w:rPr>
  </w:style>
  <w:style w:type="character" w:customStyle="1" w:styleId="CommentSubjectChar">
    <w:name w:val="Comment Subject Char"/>
    <w:basedOn w:val="CommentTextChar"/>
    <w:link w:val="CommentSubject"/>
    <w:uiPriority w:val="99"/>
    <w:semiHidden/>
    <w:rsid w:val="00707328"/>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6738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tiff"/><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ettings" Target="settings.xml"/><Relationship Id="rId21" Type="http://schemas.openxmlformats.org/officeDocument/2006/relationships/image" Target="media/image12.tiff"/><Relationship Id="rId7" Type="http://schemas.openxmlformats.org/officeDocument/2006/relationships/footer" Target="footer1.xml"/><Relationship Id="rId12" Type="http://schemas.openxmlformats.org/officeDocument/2006/relationships/image" Target="media/image4.png"/><Relationship Id="rId17" Type="http://schemas.openxmlformats.org/officeDocument/2006/relationships/image" Target="media/image8.tiff"/><Relationship Id="rId25" Type="http://schemas.openxmlformats.org/officeDocument/2006/relationships/image" Target="media/image16.tiff"/><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endnotes" Target="endnotes.xml"/><Relationship Id="rId24" Type="http://schemas.openxmlformats.org/officeDocument/2006/relationships/image" Target="media/image15.png"/><Relationship Id="rId5" Type="http://schemas.openxmlformats.org/officeDocument/2006/relationships/footnotes" Target="footnotes.xml"/><Relationship Id="rId15" Type="http://schemas.openxmlformats.org/officeDocument/2006/relationships/image" Target="media/image6.tiff"/><Relationship Id="rId23" Type="http://schemas.openxmlformats.org/officeDocument/2006/relationships/image" Target="media/image14.tiff"/><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tiff"/><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550BFB-8A14-438E-B123-1CF3DA1568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0</TotalTime>
  <Pages>14</Pages>
  <Words>21774</Words>
  <Characters>124118</Characters>
  <Application>Microsoft Office Word</Application>
  <DocSecurity>0</DocSecurity>
  <Lines>1034</Lines>
  <Paragraphs>291</Paragraphs>
  <ScaleCrop>false</ScaleCrop>
  <Company/>
  <LinksUpToDate>false</LinksUpToDate>
  <CharactersWithSpaces>145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oughlin, Connor C</dc:creator>
  <cp:keywords/>
  <dc:description/>
  <cp:lastModifiedBy>O'Loughlin, Connor C</cp:lastModifiedBy>
  <cp:revision>927</cp:revision>
  <dcterms:created xsi:type="dcterms:W3CDTF">2024-03-15T17:32:00Z</dcterms:created>
  <dcterms:modified xsi:type="dcterms:W3CDTF">2024-04-25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vtXGDUM"/&gt;&lt;style id="http://www.zotero.org/styles/american-institute-of-physics" hasBibliography="1" bibliographyStyleHasBeenSet="1"/&gt;&lt;prefs&gt;&lt;pref name="fieldType" value="Field"/&gt;&lt;/prefs&gt;&lt;/data&gt;</vt:lpwstr>
  </property>
</Properties>
</file>